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A24306">
      <w:pPr>
        <w:pStyle w:val="Heading1"/>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Iqbal</w:t>
      </w:r>
      <w:r w:rsidR="003C55CB">
        <w:rPr>
          <w:rStyle w:val="FootnoteReference"/>
        </w:rPr>
        <w:footnoteReference w:id="3"/>
      </w:r>
      <w:r w:rsidRPr="00A24306">
        <w:t>, Paul Vauterin</w:t>
      </w:r>
      <w:r w:rsidR="007A49AA">
        <w:fldChar w:fldCharType="begin"/>
      </w:r>
      <w:r w:rsidR="007A49AA">
        <w:instrText xml:space="preserve"> NOTEREF _Ref407025212 \h  \* MERGEFORMAT </w:instrText>
      </w:r>
      <w:r w:rsidR="007A49AA">
        <w:fldChar w:fldCharType="separate"/>
      </w:r>
      <w:r w:rsidR="00CE7736" w:rsidRPr="00CE7736">
        <w:t>1</w:t>
      </w:r>
      <w:r w:rsidR="007A49AA">
        <w:fldChar w:fldCharType="end"/>
      </w:r>
      <w:r w:rsidR="00CE7736">
        <w:t>,</w:t>
      </w:r>
      <w:r w:rsidRPr="00A24306">
        <w:t xml:space="preserve"> Richard Pearson</w:t>
      </w:r>
      <w:r w:rsidR="00535AC6">
        <w:rPr>
          <w:vertAlign w:val="superscript"/>
        </w:rPr>
        <w:fldChar w:fldCharType="begin"/>
      </w:r>
      <w:r w:rsidR="00CE7736">
        <w:instrText xml:space="preserve"> NOTEREF _Ref407025212 \f \h </w:instrText>
      </w:r>
      <w:r w:rsidR="00535AC6">
        <w:rPr>
          <w:vertAlign w:val="superscript"/>
        </w:rPr>
      </w:r>
      <w:r w:rsidR="00535AC6">
        <w:rPr>
          <w:vertAlign w:val="superscript"/>
        </w:rPr>
        <w:fldChar w:fldCharType="separate"/>
      </w:r>
      <w:r w:rsidR="00CE7736" w:rsidRPr="00CE7736">
        <w:rPr>
          <w:rStyle w:val="FootnoteReference"/>
        </w:rPr>
        <w:t>1</w:t>
      </w:r>
      <w:r w:rsidR="00535AC6">
        <w:rPr>
          <w:vertAlign w:val="superscript"/>
        </w:rPr>
        <w:fldChar w:fldCharType="end"/>
      </w:r>
      <w:r w:rsidR="00CE7736">
        <w:rPr>
          <w:vertAlign w:val="superscript"/>
        </w:rPr>
        <w:t>,</w:t>
      </w:r>
      <w:r w:rsidR="00535AC6">
        <w:rPr>
          <w:vertAlign w:val="superscript"/>
        </w:rPr>
        <w:fldChar w:fldCharType="begin"/>
      </w:r>
      <w:r w:rsidR="00CE7736">
        <w:rPr>
          <w:vertAlign w:val="superscript"/>
        </w:rPr>
        <w:instrText xml:space="preserve"> NOTEREF _Ref407025258 \f \h </w:instrText>
      </w:r>
      <w:r w:rsidR="00535AC6">
        <w:rPr>
          <w:vertAlign w:val="superscript"/>
        </w:rPr>
      </w:r>
      <w:r w:rsidR="00535AC6">
        <w:rPr>
          <w:vertAlign w:val="superscript"/>
        </w:rPr>
        <w:fldChar w:fldCharType="separate"/>
      </w:r>
      <w:r w:rsidR="00CE7736" w:rsidRPr="00CE7736">
        <w:rPr>
          <w:rStyle w:val="FootnoteReference"/>
        </w:rPr>
        <w:t>2</w:t>
      </w:r>
      <w:r w:rsidR="00535AC6">
        <w:rPr>
          <w:vertAlign w:val="superscript"/>
        </w:rPr>
        <w:fldChar w:fldCharType="end"/>
      </w:r>
      <w:r w:rsidRPr="00A24306">
        <w:t>, Susana Campino</w:t>
      </w:r>
      <w:r w:rsidR="00535AC6">
        <w:fldChar w:fldCharType="begin"/>
      </w:r>
      <w:r w:rsidR="00CE7736">
        <w:instrText xml:space="preserve"> NOTEREF _Ref407025258 \f \h </w:instrText>
      </w:r>
      <w:r w:rsidR="00535AC6">
        <w:fldChar w:fldCharType="separate"/>
      </w:r>
      <w:r w:rsidR="00CE7736" w:rsidRPr="00CE7736">
        <w:rPr>
          <w:rStyle w:val="FootnoteReference"/>
        </w:rPr>
        <w:t>2</w:t>
      </w:r>
      <w:r w:rsidR="00535AC6">
        <w:fldChar w:fldCharType="end"/>
      </w:r>
      <w:r w:rsidRPr="00A24306">
        <w:t xml:space="preserve">, </w:t>
      </w:r>
      <w:r w:rsidR="0004180F">
        <w:t>Michel Theron</w:t>
      </w:r>
      <w:r w:rsidR="00535AC6">
        <w:fldChar w:fldCharType="begin"/>
      </w:r>
      <w:r w:rsidR="00CE7736">
        <w:instrText xml:space="preserve"> NOTEREF _Ref407025258 \f \h </w:instrText>
      </w:r>
      <w:r w:rsidR="00535AC6">
        <w:fldChar w:fldCharType="separate"/>
      </w:r>
      <w:r w:rsidR="00CE7736" w:rsidRPr="00CE7736">
        <w:rPr>
          <w:rStyle w:val="FootnoteReference"/>
        </w:rPr>
        <w:t>2</w:t>
      </w:r>
      <w:r w:rsidR="00535AC6">
        <w:fldChar w:fldCharType="end"/>
      </w:r>
      <w:r w:rsidR="0004180F">
        <w:t>, Kelda Gould</w:t>
      </w:r>
      <w:r w:rsidR="00535AC6">
        <w:rPr>
          <w:vertAlign w:val="superscript"/>
        </w:rPr>
        <w:fldChar w:fldCharType="begin"/>
      </w:r>
      <w:r w:rsidR="00CE7736">
        <w:instrText xml:space="preserve"> NOTEREF _Ref407025258 \f \h </w:instrText>
      </w:r>
      <w:r w:rsidR="00535AC6">
        <w:rPr>
          <w:vertAlign w:val="superscript"/>
        </w:rPr>
      </w:r>
      <w:r w:rsidR="00535AC6">
        <w:rPr>
          <w:vertAlign w:val="superscript"/>
        </w:rPr>
        <w:fldChar w:fldCharType="separate"/>
      </w:r>
      <w:r w:rsidR="00CE7736" w:rsidRPr="00CE7736">
        <w:rPr>
          <w:rStyle w:val="FootnoteReference"/>
        </w:rPr>
        <w:t>2</w:t>
      </w:r>
      <w:r w:rsidR="00535AC6">
        <w:rPr>
          <w:vertAlign w:val="superscript"/>
        </w:rPr>
        <w:fldChar w:fldCharType="end"/>
      </w:r>
      <w:r w:rsidR="0004180F">
        <w:t xml:space="preserve">, </w:t>
      </w:r>
      <w:r w:rsidRPr="00A24306">
        <w:t>Daniel Mead</w:t>
      </w:r>
      <w:r w:rsidR="00535AC6">
        <w:rPr>
          <w:vertAlign w:val="superscript"/>
        </w:rPr>
        <w:fldChar w:fldCharType="begin"/>
      </w:r>
      <w:r w:rsidR="00CE7736">
        <w:instrText xml:space="preserve"> NOTEREF _Ref407025258 \f \h </w:instrText>
      </w:r>
      <w:r w:rsidR="00535AC6">
        <w:rPr>
          <w:vertAlign w:val="superscript"/>
        </w:rPr>
      </w:r>
      <w:r w:rsidR="00535AC6">
        <w:rPr>
          <w:vertAlign w:val="superscript"/>
        </w:rPr>
        <w:fldChar w:fldCharType="separate"/>
      </w:r>
      <w:r w:rsidR="00CE7736" w:rsidRPr="00CE7736">
        <w:rPr>
          <w:rStyle w:val="FootnoteReference"/>
        </w:rPr>
        <w:t>2</w:t>
      </w:r>
      <w:r w:rsidR="00535AC6">
        <w:rPr>
          <w:vertAlign w:val="superscript"/>
        </w:rPr>
        <w:fldChar w:fldCharType="end"/>
      </w:r>
      <w:r w:rsidRPr="00A24306">
        <w:t>, Eleanor Drury</w:t>
      </w:r>
      <w:r w:rsidR="00535AC6">
        <w:rPr>
          <w:vertAlign w:val="superscript"/>
        </w:rPr>
        <w:fldChar w:fldCharType="begin"/>
      </w:r>
      <w:r w:rsidR="00CE7736">
        <w:instrText xml:space="preserve"> NOTEREF _Ref407025258 \f \h </w:instrText>
      </w:r>
      <w:r w:rsidR="00535AC6">
        <w:rPr>
          <w:vertAlign w:val="superscript"/>
        </w:rPr>
      </w:r>
      <w:r w:rsidR="00535AC6">
        <w:rPr>
          <w:vertAlign w:val="superscript"/>
        </w:rPr>
        <w:fldChar w:fldCharType="separate"/>
      </w:r>
      <w:r w:rsidR="00CE7736" w:rsidRPr="00CE7736">
        <w:rPr>
          <w:rStyle w:val="FootnoteReference"/>
        </w:rPr>
        <w:t>2</w:t>
      </w:r>
      <w:r w:rsidR="00535AC6">
        <w:rPr>
          <w:vertAlign w:val="superscript"/>
        </w:rPr>
        <w:fldChar w:fldCharType="end"/>
      </w:r>
      <w:r w:rsidRPr="00A24306">
        <w:t xml:space="preserve">, </w:t>
      </w:r>
      <w:r w:rsidR="00395FA2">
        <w:t>John O’Brien</w:t>
      </w:r>
      <w:r w:rsidR="00E13949">
        <w:rPr>
          <w:rStyle w:val="FootnoteReference"/>
        </w:rPr>
        <w:footnoteReference w:id="4"/>
      </w:r>
      <w:r w:rsidR="00395FA2">
        <w:t xml:space="preserve">, Valentin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535AC6">
        <w:rPr>
          <w:vertAlign w:val="superscript"/>
        </w:rPr>
        <w:fldChar w:fldCharType="begin"/>
      </w:r>
      <w:r w:rsidR="00630078">
        <w:instrText xml:space="preserve"> NOTEREF _Ref407025337 \f \h </w:instrText>
      </w:r>
      <w:r w:rsidR="00535AC6">
        <w:rPr>
          <w:vertAlign w:val="superscript"/>
        </w:rPr>
      </w:r>
      <w:r w:rsidR="00535AC6">
        <w:rPr>
          <w:vertAlign w:val="superscript"/>
        </w:rPr>
        <w:fldChar w:fldCharType="separate"/>
      </w:r>
      <w:r w:rsidR="00630078" w:rsidRPr="00630078">
        <w:rPr>
          <w:rStyle w:val="FootnoteReference"/>
        </w:rPr>
        <w:t>5</w:t>
      </w:r>
      <w:r w:rsidR="00535AC6">
        <w:rPr>
          <w:vertAlign w:val="superscript"/>
        </w:rPr>
        <w:fldChar w:fldCharType="end"/>
      </w:r>
      <w:r w:rsidRPr="00A24306">
        <w:t>, Lisa Ranford-Cartwright</w:t>
      </w:r>
      <w:r w:rsidR="00E13949">
        <w:rPr>
          <w:rStyle w:val="FootnoteReference"/>
        </w:rPr>
        <w:footnoteReference w:id="6"/>
      </w:r>
      <w:r w:rsidRPr="00A24306">
        <w:t xml:space="preserve">, Michael </w:t>
      </w:r>
      <w:proofErr w:type="spellStart"/>
      <w:r w:rsidRPr="00A24306">
        <w:t>Ferdig</w:t>
      </w:r>
      <w:proofErr w:type="spellEnd"/>
      <w:r w:rsidR="00E13949">
        <w:rPr>
          <w:rStyle w:val="FootnoteReference"/>
        </w:rPr>
        <w:footnoteReference w:id="7"/>
      </w:r>
      <w:r w:rsidRPr="00A24306">
        <w:t xml:space="preserve">, </w:t>
      </w:r>
      <w:r w:rsidR="00CE7736">
        <w:t>Karen Hayton</w:t>
      </w:r>
      <w:r w:rsidR="00535AC6">
        <w:fldChar w:fldCharType="begin"/>
      </w:r>
      <w:r w:rsidR="00630078">
        <w:instrText xml:space="preserve"> NOTEREF _Ref407025357 \f \h </w:instrText>
      </w:r>
      <w:r w:rsidR="00535AC6">
        <w:fldChar w:fldCharType="separate"/>
      </w:r>
      <w:r w:rsidR="00630078" w:rsidRPr="00630078">
        <w:rPr>
          <w:rStyle w:val="FootnoteReference"/>
        </w:rPr>
        <w:t>8</w:t>
      </w:r>
      <w:r w:rsidR="00535AC6">
        <w:fldChar w:fldCharType="end"/>
      </w:r>
      <w:r w:rsidR="00CE7736">
        <w:t xml:space="preserve">, </w:t>
      </w:r>
      <w:proofErr w:type="spellStart"/>
      <w:r w:rsidRPr="00A24306">
        <w:t>Xinzhuan</w:t>
      </w:r>
      <w:proofErr w:type="spellEnd"/>
      <w:r w:rsidRPr="00A24306">
        <w:t xml:space="preserve"> Su</w:t>
      </w:r>
      <w:bookmarkStart w:id="3" w:name="_Ref407025357"/>
      <w:r w:rsidR="00CE7736">
        <w:rPr>
          <w:rStyle w:val="FootnoteReference"/>
        </w:rPr>
        <w:footnoteReference w:id="8"/>
      </w:r>
      <w:bookmarkEnd w:id="3"/>
      <w:r w:rsidRPr="00A24306">
        <w:t>, Thomas Wellems</w:t>
      </w:r>
      <w:r w:rsidR="00535AC6">
        <w:rPr>
          <w:vertAlign w:val="superscript"/>
        </w:rPr>
        <w:fldChar w:fldCharType="begin"/>
      </w:r>
      <w:r w:rsidR="00630078">
        <w:instrText xml:space="preserve"> NOTEREF _Ref407025357 \f \h </w:instrText>
      </w:r>
      <w:r w:rsidR="00535AC6">
        <w:rPr>
          <w:vertAlign w:val="superscript"/>
        </w:rPr>
      </w:r>
      <w:r w:rsidR="00535AC6">
        <w:rPr>
          <w:vertAlign w:val="superscript"/>
        </w:rPr>
        <w:fldChar w:fldCharType="separate"/>
      </w:r>
      <w:r w:rsidR="00630078" w:rsidRPr="00630078">
        <w:rPr>
          <w:rStyle w:val="FootnoteReference"/>
        </w:rPr>
        <w:t>8</w:t>
      </w:r>
      <w:r w:rsidR="00535AC6">
        <w:rPr>
          <w:vertAlign w:val="superscript"/>
        </w:rPr>
        <w:fldChar w:fldCharType="end"/>
      </w:r>
      <w:r w:rsidRPr="00A24306">
        <w:t>, Julian Rayner</w:t>
      </w:r>
      <w:r w:rsidR="00535AC6">
        <w:rPr>
          <w:vertAlign w:val="superscript"/>
        </w:rPr>
        <w:fldChar w:fldCharType="begin"/>
      </w:r>
      <w:r w:rsidR="00630078">
        <w:instrText xml:space="preserve"> NOTEREF _Ref407025258 \f \h </w:instrText>
      </w:r>
      <w:r w:rsidR="00535AC6">
        <w:rPr>
          <w:vertAlign w:val="superscript"/>
        </w:rPr>
      </w:r>
      <w:r w:rsidR="00535AC6">
        <w:rPr>
          <w:vertAlign w:val="superscript"/>
        </w:rPr>
        <w:fldChar w:fldCharType="separate"/>
      </w:r>
      <w:r w:rsidR="00630078" w:rsidRPr="00630078">
        <w:rPr>
          <w:rStyle w:val="FootnoteReference"/>
        </w:rPr>
        <w:t>2</w:t>
      </w:r>
      <w:r w:rsidR="00535AC6">
        <w:rPr>
          <w:vertAlign w:val="superscript"/>
        </w:rPr>
        <w:fldChar w:fldCharType="end"/>
      </w:r>
      <w:r w:rsidRPr="00A24306">
        <w:t>, Gil McVean</w:t>
      </w:r>
      <w:r w:rsidR="00CE7736" w:rsidRPr="00CE7736">
        <w:rPr>
          <w:vertAlign w:val="superscript"/>
        </w:rPr>
        <w:t>3,</w:t>
      </w:r>
      <w:r w:rsidR="00CE7736">
        <w:rPr>
          <w:rStyle w:val="FootnoteReference"/>
        </w:rPr>
        <w:footnoteReference w:id="9"/>
      </w:r>
      <w:r w:rsidRPr="00A24306">
        <w:t xml:space="preserve"> and Dominic Kwiatkowski</w:t>
      </w:r>
      <w:r w:rsidR="00535AC6">
        <w:rPr>
          <w:vertAlign w:val="superscript"/>
        </w:rPr>
        <w:fldChar w:fldCharType="begin"/>
      </w:r>
      <w:r w:rsidR="00630078">
        <w:instrText xml:space="preserve"> NOTEREF _Ref407025258 \f \h </w:instrText>
      </w:r>
      <w:r w:rsidR="00535AC6">
        <w:rPr>
          <w:vertAlign w:val="superscript"/>
        </w:rPr>
      </w:r>
      <w:r w:rsidR="00535AC6">
        <w:rPr>
          <w:vertAlign w:val="superscript"/>
        </w:rPr>
        <w:fldChar w:fldCharType="separate"/>
      </w:r>
      <w:r w:rsidR="00630078" w:rsidRPr="00630078">
        <w:rPr>
          <w:rStyle w:val="FootnoteReference"/>
        </w:rPr>
        <w:t>2</w:t>
      </w:r>
      <w:r w:rsidR="00535AC6">
        <w:rPr>
          <w:vertAlign w:val="superscript"/>
        </w:rPr>
        <w:fldChar w:fldCharType="end"/>
      </w:r>
      <w:r w:rsidR="00630078">
        <w:rPr>
          <w:vertAlign w:val="superscript"/>
        </w:rPr>
        <w:t>,</w:t>
      </w:r>
      <w:r w:rsidR="00535AC6">
        <w:rPr>
          <w:vertAlign w:val="superscript"/>
        </w:rPr>
        <w:fldChar w:fldCharType="begin"/>
      </w:r>
      <w:r w:rsidR="00630078">
        <w:rPr>
          <w:vertAlign w:val="superscript"/>
        </w:rPr>
        <w:instrText xml:space="preserve"> NOTEREF _Ref407025212 \f \h </w:instrText>
      </w:r>
      <w:r w:rsidR="00535AC6">
        <w:rPr>
          <w:vertAlign w:val="superscript"/>
        </w:rPr>
      </w:r>
      <w:r w:rsidR="00535AC6">
        <w:rPr>
          <w:vertAlign w:val="superscript"/>
        </w:rPr>
        <w:fldChar w:fldCharType="separate"/>
      </w:r>
      <w:r w:rsidR="00630078" w:rsidRPr="00630078">
        <w:rPr>
          <w:rStyle w:val="FootnoteReference"/>
        </w:rPr>
        <w:t>1</w:t>
      </w:r>
      <w:r w:rsidR="00535AC6">
        <w:rPr>
          <w:vertAlign w:val="superscript"/>
        </w:rPr>
        <w:fldChar w:fldCharType="end"/>
      </w:r>
    </w:p>
    <w:p w:rsidR="00A24306" w:rsidRDefault="00A24306" w:rsidP="00A24306">
      <w:pPr>
        <w:pStyle w:val="Heading2"/>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for </w:t>
      </w:r>
      <w:r w:rsidR="00CC57FE">
        <w:t xml:space="preserve">fine-grained </w:t>
      </w:r>
      <w:r w:rsidR="00F803F5">
        <w:t>genotype-phenotype studies within the crosses themselves. We further illustr</w:t>
      </w:r>
      <w:r w:rsidR="00CD711E">
        <w:t>ate the value of the</w:t>
      </w:r>
      <w:r w:rsidR="00D6625D">
        <w:t>s</w:t>
      </w:r>
      <w:r w:rsidR="00CD711E">
        <w:t>e</w:t>
      </w:r>
      <w:r w:rsidR="00D6625D">
        <w:t xml:space="preserve"> resource</w:t>
      </w:r>
      <w:r w:rsidR="00CD711E">
        <w:t>s</w:t>
      </w:r>
      <w:r w:rsidR="00F803F5">
        <w:t xml:space="preserve"> </w:t>
      </w:r>
      <w:r w:rsidR="00B11DF3">
        <w:t xml:space="preserve">by </w:t>
      </w:r>
      <w:r w:rsidR="008F4EA1">
        <w:t>addressing</w:t>
      </w:r>
      <w:r w:rsidR="00B11DF3">
        <w:t xml:space="preserve"> 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xml:space="preserve">, and discuss the </w:t>
      </w:r>
      <w:r w:rsidR="000645D6">
        <w:lastRenderedPageBreak/>
        <w:t>implications for the potenti</w:t>
      </w:r>
      <w:r w:rsidR="00BF5E5E">
        <w:t xml:space="preserve">al of this species to undergo </w:t>
      </w:r>
      <w:r w:rsidR="000645D6">
        <w:t>bursts of evolution within genome regions under strong selection.</w:t>
      </w:r>
    </w:p>
    <w:p w:rsidR="00436C33" w:rsidRDefault="00436C33" w:rsidP="00436C33">
      <w:pPr>
        <w:pStyle w:val="Heading2"/>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535AC6">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535AC6">
        <w:fldChar w:fldCharType="separate"/>
      </w:r>
      <w:r w:rsidR="00194EE4" w:rsidRPr="00194EE4">
        <w:rPr>
          <w:noProof/>
        </w:rPr>
        <w:t>(Ashley et al. 2014)</w:t>
      </w:r>
      <w:r w:rsidR="00535AC6">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535AC6">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535AC6">
        <w:fldChar w:fldCharType="separate"/>
      </w:r>
      <w:r w:rsidR="00CB6C32" w:rsidRPr="00CB6C32">
        <w:rPr>
          <w:noProof/>
        </w:rPr>
        <w:t>(Manske</w:t>
      </w:r>
      <w:r w:rsidR="00DB2FDB">
        <w:rPr>
          <w:noProof/>
        </w:rPr>
        <w:t>, Miotto</w:t>
      </w:r>
      <w:r w:rsidR="00CB6C32" w:rsidRPr="00CB6C32">
        <w:rPr>
          <w:noProof/>
        </w:rPr>
        <w:t xml:space="preserve"> et al., 2012; Miotto et al., 2013)</w:t>
      </w:r>
      <w:r w:rsidR="00535AC6">
        <w:fldChar w:fldCharType="end"/>
      </w:r>
      <w:r w:rsidR="0066222C">
        <w:t xml:space="preserve">, </w:t>
      </w:r>
      <w:r w:rsidR="00DB2FDB">
        <w:t xml:space="preserve">the generation of antigenic diversity </w:t>
      </w:r>
      <w:r w:rsidR="00535AC6">
        <w:fldChar w:fldCharType="begin" w:fldLock="1"/>
      </w:r>
      <w:r w:rsidR="00EE1931">
        <w:instrText>ADDIN CSL_CITATION { "citationItems" : [ { "id" : "ITEM-1", "itemData" : { "author" : [ { "dropping-particle" : "", "family" : "Antoine Claessens, William L. Hamilton, Mihir Kekre, Thomas D. Otto, Adnan Faizullabhoy, Julian C. Rayner", "given" : "Dominic Kwiatkowski", "non-dropping-particle" : "", "parse-names" : false, "suffix" : "" } ], "container-title" : "PLoS genetics", "id" : "ITEM-1", "issued" : { "date-parts" : [ [ "2014" ] ] }, "title" : "Generation of antigenic diversity in Plasmodium falciparum by structured rearrangement of var genes during mitosis", "type" : "article-journal" }, "uris" : [ "http://www.mendeley.com/documents/?uuid=32e68e7c-a695-4acd-8e6d-178d3230bde3" ] } ], "mendeley" : { "formattedCitation" : "(Antoine Claessens, William L. Hamilton, Mihir Kekre, Thomas D. Otto, Adnan Faizullabhoy, Julian C. Rayner 2014)", "manualFormatting" : "(Claessens, Hamilton et al., 2014)", "plainTextFormattedCitation" : "(Antoine Claessens, William L. Hamilton, Mihir Kekre, Thomas D. Otto, Adnan Faizullabhoy, Julian C. Rayner 2014)", "previouslyFormattedCitation" : "(Antoine Claessens, William L. Hamilton, Mihir Kekre, Thomas D. Otto, Adnan Faizullabhoy, Julian C. Rayner 2014)" }, "properties" : { "noteIndex" : 0 }, "schema" : "https://github.com/citation-style-language/schema/raw/master/csl-citation.json" }</w:instrText>
      </w:r>
      <w:r w:rsidR="00535AC6">
        <w:fldChar w:fldCharType="separate"/>
      </w:r>
      <w:r w:rsidR="00DB2FDB" w:rsidRPr="00DB2FDB">
        <w:rPr>
          <w:noProof/>
        </w:rPr>
        <w:t>(Claessens, Hamilton</w:t>
      </w:r>
      <w:r w:rsidR="00DB2FDB">
        <w:rPr>
          <w:noProof/>
        </w:rPr>
        <w:t xml:space="preserve"> et al.</w:t>
      </w:r>
      <w:r w:rsidR="00DB2FDB" w:rsidRPr="00DB2FDB">
        <w:rPr>
          <w:noProof/>
        </w:rPr>
        <w:t>, 2014)</w:t>
      </w:r>
      <w:r w:rsidR="00535AC6">
        <w:fldChar w:fldCharType="end"/>
      </w:r>
      <w:r w:rsidR="00DB2FDB">
        <w:t xml:space="preserve"> and </w:t>
      </w:r>
      <w:r w:rsidR="0066222C">
        <w:t xml:space="preserve">the genetic basis for artemisinin resistance </w:t>
      </w:r>
      <w:r w:rsidR="00535AC6">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535AC6">
        <w:fldChar w:fldCharType="separate"/>
      </w:r>
      <w:r w:rsidR="00194EE4" w:rsidRPr="00194EE4">
        <w:rPr>
          <w:noProof/>
        </w:rPr>
        <w:t>(Ariey et al. 2014)</w:t>
      </w:r>
      <w:r w:rsidR="00535AC6">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 genome has an extremely biased n</w:t>
      </w:r>
      <w:r w:rsidR="00D52B09">
        <w:t>ucleotide composition, with 80.6</w:t>
      </w:r>
      <w:r w:rsidR="0066222C">
        <w:t xml:space="preserve">% (A+T) content overall and </w:t>
      </w:r>
      <w:r w:rsidR="00D52B09">
        <w:t>~90</w:t>
      </w:r>
      <w:r w:rsidR="0066222C">
        <w:t xml:space="preserve">% (A+T) in non-coding regions </w:t>
      </w:r>
      <w:r w:rsidR="00535AC6">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35AC6">
        <w:fldChar w:fldCharType="separate"/>
      </w:r>
      <w:r w:rsidR="00194EE4" w:rsidRPr="00194EE4">
        <w:rPr>
          <w:noProof/>
        </w:rPr>
        <w:t>(Gardner et al. 2002)</w:t>
      </w:r>
      <w:r w:rsidR="00535AC6">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535AC6">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535AC6">
        <w:fldChar w:fldCharType="separate"/>
      </w:r>
      <w:r w:rsidR="00194EE4" w:rsidRPr="00194EE4">
        <w:rPr>
          <w:noProof/>
        </w:rPr>
        <w:t>(Gardner et al. 2002; Zilversmit et al. 2010; Muralidharan &amp; Goldberg 2013; DePristo et al. 2006)</w:t>
      </w:r>
      <w:r w:rsidR="00535AC6">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535AC6">
        <w:fldChar w:fldCharType="begin" w:fldLock="1"/>
      </w:r>
      <w:r w:rsidR="00EE1931">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author" : [ { "dropping-particle" : "", "family" : "Antoine Claessens, William L. Hamilton, Mihir Kekre, Thomas D. Otto, Adnan Faizullabhoy, Julian C. Rayner", "given" : "Dominic Kwiatkowski", "non-dropping-particle" : "", "parse-names" : false, "suffix" : "" } ], "container-title" : "PLoS genetics", "id" : "ITEM-3",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Freitas-Junior et al. 2000; Antoine Claessens, William L. Hamilton, Mihir Kekre, Thomas D. Otto, Adnan Faizullabhoy, Julian C. Rayner 2014)", "manualFormatting" : "(Claessens, Hamilton et al., 2014; Bopp et al., 2013; Freitas-Junior et al., 2000)", "plainTextFormattedCitation" : "(Bopp et al. 2013; Freitas-Junior et al. 2000; Antoine Claessens, William L. Hamilton, Mihir Kekre, Thomas D. Otto, Adnan Faizullabhoy, Julian C. Rayner 2014)", "previouslyFormattedCitation" : "(Bopp et al. 2013; Freitas-Junior et al. 2000; Antoine Claessens, William L. Hamilton, Mihir Kekre, Thomas D. Otto, Adnan Faizullabhoy, Julian C. Rayner 2014)" }, "properties" : { "noteIndex" : 0 }, "schema" : "https://github.com/citation-style-language/schema/raw/master/csl-citation.json" }</w:instrText>
      </w:r>
      <w:r w:rsidR="00535AC6">
        <w:fldChar w:fldCharType="separate"/>
      </w:r>
      <w:r w:rsidR="00DB2FDB" w:rsidRPr="00DB2FDB">
        <w:rPr>
          <w:noProof/>
        </w:rPr>
        <w:t>(Claessens, Hamilton</w:t>
      </w:r>
      <w:r w:rsidR="00DB2FDB">
        <w:rPr>
          <w:noProof/>
        </w:rPr>
        <w:t xml:space="preserve"> et al.</w:t>
      </w:r>
      <w:r w:rsidR="00DB2FDB" w:rsidRPr="00DB2FDB">
        <w:rPr>
          <w:noProof/>
        </w:rPr>
        <w:t>, 2014; Bopp et al., 2013; Freitas-Junior et al., 2000)</w:t>
      </w:r>
      <w:r w:rsidR="00535AC6">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be highly diverged from the reference sequence</w:t>
      </w:r>
      <w:r w:rsidR="001C1697">
        <w:t xml:space="preserve"> </w:t>
      </w:r>
      <w:r w:rsidR="00535AC6">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535AC6">
        <w:fldChar w:fldCharType="separate"/>
      </w:r>
      <w:r w:rsidR="00194EE4" w:rsidRPr="00194EE4">
        <w:rPr>
          <w:noProof/>
        </w:rPr>
        <w:t>(Roy et al. 2008)</w:t>
      </w:r>
      <w:r w:rsidR="00535AC6">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535AC6">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535AC6">
        <w:fldChar w:fldCharType="separate"/>
      </w:r>
      <w:r w:rsidR="00194EE4" w:rsidRPr="00194EE4">
        <w:rPr>
          <w:noProof/>
        </w:rPr>
        <w:t>(Jeffares et al. 2007; Haerty &amp; Golding 2011; Tan et al. 2010)</w:t>
      </w:r>
      <w:r w:rsidR="00535AC6">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535AC6">
        <w:fldChar w:fldCharType="begin" w:fldLock="1"/>
      </w:r>
      <w:r w:rsidR="008F4EA1">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plainTextFormattedCitation" : "(Mok et al. 2014)", "previouslyFormattedCitation" : "(Mok et al. 2014)" }, "properties" : { "noteIndex" : 0 }, "schema" : "https://github.com/citation-style-language/schema/raw/master/csl-citation.json" }</w:instrText>
      </w:r>
      <w:r w:rsidR="00535AC6">
        <w:fldChar w:fldCharType="separate"/>
      </w:r>
      <w:r w:rsidR="008F4EA1" w:rsidRPr="008F4EA1">
        <w:rPr>
          <w:noProof/>
        </w:rPr>
        <w:t>(Mok et al. 2014)</w:t>
      </w:r>
      <w:r w:rsidR="00535AC6">
        <w:fldChar w:fldCharType="end"/>
      </w:r>
      <w:r w:rsidR="00B1727B">
        <w:t xml:space="preserve">. Knowledge of complex variation, where haplotypes are highly diverged from the reference genome, is </w:t>
      </w:r>
      <w:r w:rsidR="001C088D">
        <w:t xml:space="preserve">constrained </w:t>
      </w:r>
      <w:r w:rsidR="001C1697">
        <w:t>to a few well-studied loci</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rsidR="00535AC6">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535AC6">
        <w:fldChar w:fldCharType="separate"/>
      </w:r>
      <w:r w:rsidR="00194EE4" w:rsidRPr="00194EE4">
        <w:rPr>
          <w:noProof/>
        </w:rPr>
        <w:t>(Robasky et al. 2014)</w:t>
      </w:r>
      <w:r w:rsidR="00535AC6">
        <w:fldChar w:fldCharType="end"/>
      </w:r>
      <w:r>
        <w:t xml:space="preserve">. </w:t>
      </w:r>
      <w:r w:rsidR="00016DA9">
        <w:t>Sequencing of replicates provides one strategy for mitigating errors (ibid.).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C8137E">
        <w:t xml:space="preserve"> and</w:t>
      </w:r>
      <w:r w:rsidR="00890734">
        <w:t xml:space="preserve"> used as an </w:t>
      </w:r>
      <w:r w:rsidR="001C088D">
        <w:t>indic</w:t>
      </w:r>
      <w:r>
        <w:t>ator of error</w:t>
      </w:r>
      <w:r w:rsidR="00890734">
        <w:t xml:space="preserve"> </w:t>
      </w:r>
      <w:r w:rsidR="00535AC6">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535AC6">
        <w:fldChar w:fldCharType="separate"/>
      </w:r>
      <w:r w:rsidR="00194EE4" w:rsidRPr="00194EE4">
        <w:rPr>
          <w:noProof/>
        </w:rPr>
        <w:t>(Saunders et al. 2007)</w:t>
      </w:r>
      <w:r w:rsidR="00535AC6">
        <w:fldChar w:fldCharType="end"/>
      </w:r>
      <w:r w:rsidR="001C088D">
        <w:t xml:space="preserve">. </w:t>
      </w:r>
      <w:r w:rsidR="00DE11E6">
        <w:t xml:space="preserve">Unfortunately, </w:t>
      </w:r>
      <w:r w:rsidR="00DE11E6">
        <w:lastRenderedPageBreak/>
        <w:t xml:space="preserve">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535AC6">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35AC6">
        <w:fldChar w:fldCharType="separate"/>
      </w:r>
      <w:r w:rsidR="00194EE4" w:rsidRPr="00194EE4">
        <w:rPr>
          <w:noProof/>
        </w:rPr>
        <w:t>(Walliker et al. 1987)</w:t>
      </w:r>
      <w:r w:rsidR="00535AC6">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535AC6">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535AC6">
        <w:fldChar w:fldCharType="separate"/>
      </w:r>
      <w:r w:rsidR="00194EE4" w:rsidRPr="00194EE4">
        <w:rPr>
          <w:noProof/>
        </w:rPr>
        <w:t>(Wellems et al. 1991)</w:t>
      </w:r>
      <w:r w:rsidR="00535AC6">
        <w:fldChar w:fldCharType="end"/>
      </w:r>
      <w:r w:rsidR="00A72CFF">
        <w:t xml:space="preserve"> and host specificity </w:t>
      </w:r>
      <w:r w:rsidR="00535AC6">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35AC6">
        <w:fldChar w:fldCharType="separate"/>
      </w:r>
      <w:r w:rsidR="00194EE4" w:rsidRPr="00194EE4">
        <w:rPr>
          <w:noProof/>
        </w:rPr>
        <w:t>(Hayton et al. 2008)</w:t>
      </w:r>
      <w:r w:rsidR="00535AC6">
        <w:fldChar w:fldCharType="end"/>
      </w:r>
      <w:r w:rsidR="00A72CFF">
        <w:t xml:space="preserve">. However, although only three crosses have been performed, </w:t>
      </w:r>
      <w:r w:rsidR="004C331A">
        <w:t xml:space="preserve">typically more than 20 genetically distinct </w:t>
      </w:r>
      <w:r w:rsidR="00A72CFF">
        <w:t>progeny clones</w:t>
      </w:r>
      <w:r w:rsidR="004C331A">
        <w:t xml:space="preserve"> can be obtained from a single cross.</w:t>
      </w:r>
      <w:r w:rsidR="00EA3CED">
        <w:t xml:space="preserve"> </w:t>
      </w:r>
      <w:r w:rsidR="004C331A">
        <w:t>E</w:t>
      </w:r>
      <w:r w:rsidR="00EA3CED">
        <w:t xml:space="preserve">ach </w:t>
      </w:r>
      <w:r w:rsidR="00924F7E">
        <w:t xml:space="preserve">of </w:t>
      </w:r>
      <w:r w:rsidR="004C331A">
        <w:t xml:space="preserve">these progeny clones </w:t>
      </w:r>
      <w:r w:rsidR="00924F7E">
        <w:t xml:space="preserve">is </w:t>
      </w:r>
      <w:r w:rsidR="00EA3CED">
        <w:t>the result of an independent meiosis</w:t>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xml:space="preserve">. These three crosses are therefore a precious resource for studying genome variation, because </w:t>
      </w:r>
      <w:r w:rsidR="00016DA9">
        <w:t xml:space="preserve">biological replicates can be readily obtained, and because </w:t>
      </w:r>
      <w:r w:rsidR="00A72CFF">
        <w:t>they represent the only</w:t>
      </w:r>
      <w:r w:rsidR="00016DA9">
        <w:t xml:space="preserve"> </w:t>
      </w:r>
      <w:r w:rsidR="00DC5736" w:rsidRPr="00DC5736">
        <w:rPr>
          <w:i/>
        </w:rPr>
        <w:t>P. falciparum</w:t>
      </w:r>
      <w:r w:rsidR="00DC5736">
        <w:t xml:space="preserve"> </w:t>
      </w:r>
      <w:r w:rsidR="00016DA9">
        <w:t>experimental system</w:t>
      </w:r>
      <w:r w:rsidR="00A72CFF">
        <w:t xml:space="preserve"> within which </w:t>
      </w:r>
      <w:r w:rsidR="00016DA9">
        <w:t>Mendelian errors can be observed</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three distinct continental origins. We use a combination of methods for variant discovery, leveraging both alignment of sequence reads to the 3D7 reference genome </w:t>
      </w:r>
      <w:r w:rsidR="00535AC6">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535AC6">
        <w:fldChar w:fldCharType="separate"/>
      </w:r>
      <w:r w:rsidR="008F4EA1" w:rsidRPr="008F4EA1">
        <w:rPr>
          <w:noProof/>
        </w:rPr>
        <w:t>(DePristo et al. 2011; Li &amp; Durbin 2009; McKenna et al. 2010)</w:t>
      </w:r>
      <w:r w:rsidR="00535AC6">
        <w:fldChar w:fldCharType="end"/>
      </w:r>
      <w:r w:rsidR="00194EE4">
        <w:t xml:space="preserve"> </w:t>
      </w:r>
      <w:r>
        <w:t>and reference-fre</w:t>
      </w:r>
      <w:r w:rsidR="00194EE4">
        <w:t xml:space="preserve">e sequence assembly </w:t>
      </w:r>
      <w:r w:rsidR="00535AC6">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35AC6">
        <w:fldChar w:fldCharType="separate"/>
      </w:r>
      <w:r w:rsidR="00194EE4" w:rsidRPr="00194EE4">
        <w:rPr>
          <w:noProof/>
        </w:rPr>
        <w:t>(Iqbal et al. 2012)</w:t>
      </w:r>
      <w:r w:rsidR="00535AC6">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positive training set to underpin variant discovery in </w:t>
      </w:r>
      <w:r w:rsidR="002759C7">
        <w:t xml:space="preserve">other studies, particularly those surveying variation in </w:t>
      </w:r>
      <w:r>
        <w:t>natural populations.</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10383D">
        <w:t>could serve as a</w:t>
      </w:r>
      <w:r w:rsidR="001C4E6F">
        <w:t xml:space="preserve"> reference resource for both research and education, we describe a novel web application providing a means for exploring and interacting with these data in an intuitive way.</w:t>
      </w:r>
    </w:p>
    <w:p w:rsidR="001C4E6F" w:rsidRDefault="00A32224" w:rsidP="001C088D">
      <w:r>
        <w:t xml:space="preserve">We als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535AC6">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535AC6">
        <w:fldChar w:fldCharType="separate"/>
      </w:r>
      <w:r w:rsidR="00EE1931" w:rsidRPr="00EE1931">
        <w:rPr>
          <w:noProof/>
        </w:rPr>
        <w:t>(Su et al. 1999; Jiang et al. 2011; Walker-Jonah et al. 1992)</w:t>
      </w:r>
      <w:r w:rsidR="00535AC6">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535AC6">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535AC6">
        <w:fldChar w:fldCharType="separate"/>
      </w:r>
      <w:r w:rsidR="009D296D" w:rsidRPr="009D296D">
        <w:rPr>
          <w:noProof/>
        </w:rPr>
        <w:t>(Su et al. 1999)</w:t>
      </w:r>
      <w:r w:rsidR="00535AC6">
        <w:fldChar w:fldCharType="end"/>
      </w:r>
      <w:r w:rsidR="009D296D">
        <w:t xml:space="preserve">. One study </w:t>
      </w:r>
      <w:r w:rsidR="006D6FCD">
        <w:t>used high-</w:t>
      </w:r>
      <w:r w:rsidR="009D296D">
        <w:t xml:space="preserve">throughput sequencing </w:t>
      </w:r>
      <w:r w:rsidR="006D6FCD">
        <w:t xml:space="preserve">to resolve </w:t>
      </w:r>
      <w:r w:rsidR="006D6FCD">
        <w:lastRenderedPageBreak/>
        <w:t>recombination events in</w:t>
      </w:r>
      <w:r w:rsidR="009D296D">
        <w:t xml:space="preserve"> two progeny </w:t>
      </w:r>
      <w:r w:rsidR="006D6FCD">
        <w:t xml:space="preserve">of </w:t>
      </w:r>
      <w:r w:rsidR="009D296D">
        <w:t>the HB3xDd2 cross</w:t>
      </w:r>
      <w:r w:rsidR="006D6FCD">
        <w:t xml:space="preserve">, finding evidence that rates of CO and NCO recombination may be similar </w:t>
      </w:r>
      <w:r w:rsidR="00535AC6">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535AC6">
        <w:fldChar w:fldCharType="separate"/>
      </w:r>
      <w:r w:rsidR="006D6FCD" w:rsidRPr="006D6FCD">
        <w:rPr>
          <w:noProof/>
        </w:rPr>
        <w:t>(Samarakoon, Regier, et al. 2011)</w:t>
      </w:r>
      <w:r w:rsidR="00535AC6">
        <w:fldChar w:fldCharType="end"/>
      </w:r>
      <w:r w:rsidR="009D296D">
        <w:t>. Previous studies have also</w:t>
      </w:r>
      <w:r w:rsidR="006E7EA9">
        <w:t xml:space="preserve"> demonstrated that at least some recombination events occur within coding regions </w:t>
      </w:r>
      <w:r w:rsidR="00535AC6">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535AC6">
        <w:fldChar w:fldCharType="separate"/>
      </w:r>
      <w:r w:rsidR="00EE1931" w:rsidRPr="00EE1931">
        <w:rPr>
          <w:noProof/>
        </w:rPr>
        <w:t>(Kerr et al. 1994)</w:t>
      </w:r>
      <w:r w:rsidR="00535AC6">
        <w:fldChar w:fldCharType="end"/>
      </w:r>
      <w:r w:rsidR="00065004">
        <w:t xml:space="preserve"> and suggested that recombination events are not uniformly distributed </w:t>
      </w:r>
      <w:r w:rsidR="006E7EA9">
        <w:t xml:space="preserve">over the genome </w:t>
      </w:r>
      <w:r w:rsidR="00535AC6">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35AC6">
        <w:fldChar w:fldCharType="separate"/>
      </w:r>
      <w:r w:rsidR="00EE1931" w:rsidRPr="00EE1931">
        <w:rPr>
          <w:noProof/>
        </w:rPr>
        <w:t>(Jiang et al. 2011)</w:t>
      </w:r>
      <w:r w:rsidR="00535AC6">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535AC6">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535AC6">
        <w:fldChar w:fldCharType="separate"/>
      </w:r>
      <w:r w:rsidR="00EE1931" w:rsidRPr="00EE1931">
        <w:rPr>
          <w:noProof/>
        </w:rPr>
        <w:t>(Wellems et al. 1990; Samarakoon, Gonzales, et al. 2011)</w:t>
      </w:r>
      <w:r w:rsidR="00535AC6">
        <w:fldChar w:fldCharType="end"/>
      </w:r>
      <w:r w:rsidR="006E7EA9">
        <w:t xml:space="preserve">. </w:t>
      </w:r>
      <w:r w:rsidR="001C4E6F">
        <w:t>We find evidence for crossover recombination within these amplifications leading to regions of pseudo-heterozygosity within progeny clones. This has a number of implications for evolutionary biology, because it demonstrates a mechanism whereby fitness costs associated with a drug resistance mutation could be com</w:t>
      </w:r>
      <w:r w:rsidR="00EA3CED">
        <w:t>pensated, and</w:t>
      </w:r>
      <w:r w:rsidR="001C4E6F">
        <w:t xml:space="preserve"> different copies of an </w:t>
      </w:r>
      <w:r w:rsidR="00E852B4">
        <w:t>amplified gene could diverge</w:t>
      </w:r>
      <w:r w:rsidR="001C4E6F">
        <w:t xml:space="preserve"> more rapidly than by </w:t>
      </w:r>
      <w:r w:rsidR="006835DA">
        <w:t xml:space="preserve">point </w:t>
      </w:r>
      <w:r w:rsidR="001C4E6F">
        <w:t>mutation alone.</w:t>
      </w:r>
    </w:p>
    <w:p w:rsidR="001C4E6F" w:rsidRDefault="0066428C" w:rsidP="0066428C">
      <w:pPr>
        <w:pStyle w:val="Heading2"/>
      </w:pPr>
      <w:r>
        <w:t>Results</w:t>
      </w:r>
    </w:p>
    <w:p w:rsidR="0066428C" w:rsidRDefault="00831572" w:rsidP="00831572">
      <w:pPr>
        <w:pStyle w:val="Heading3"/>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535AC6">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35AC6">
        <w:fldChar w:fldCharType="separate"/>
      </w:r>
      <w:r w:rsidR="007A475F" w:rsidRPr="007A475F">
        <w:rPr>
          <w:noProof/>
        </w:rPr>
        <w:t>(Walliker et al. 1987)</w:t>
      </w:r>
      <w:r w:rsidR="00535AC6">
        <w:fldChar w:fldCharType="end"/>
      </w:r>
      <w:r w:rsidR="007A475F">
        <w:t xml:space="preserve">, HB3×Dd2 </w:t>
      </w:r>
      <w:r w:rsidR="00535AC6">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535AC6">
        <w:fldChar w:fldCharType="separate"/>
      </w:r>
      <w:r w:rsidR="007A475F" w:rsidRPr="007A475F">
        <w:rPr>
          <w:noProof/>
        </w:rPr>
        <w:t>(Wellems et al. 1990; Wellems et al. 1991)</w:t>
      </w:r>
      <w:r w:rsidR="00535AC6">
        <w:fldChar w:fldCharType="end"/>
      </w:r>
      <w:r w:rsidR="007A475F">
        <w:t xml:space="preserve"> and 7G8×GB4 </w:t>
      </w:r>
      <w:r w:rsidR="00535AC6">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35AC6">
        <w:fldChar w:fldCharType="separate"/>
      </w:r>
      <w:r w:rsidR="007A475F" w:rsidRPr="007A475F">
        <w:rPr>
          <w:noProof/>
        </w:rPr>
        <w:t>(Hayton et al. 2008)</w:t>
      </w:r>
      <w:r w:rsidR="00535AC6">
        <w:fldChar w:fldCharType="end"/>
      </w:r>
      <w:r>
        <w:t xml:space="preserve"> were sequenced using Illumina high throughput technology, with the majority of samples obtaining an average depth above 100×.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535AC6">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35AC6">
        <w:fldChar w:fldCharType="separate"/>
      </w:r>
      <w:r w:rsidR="00334433" w:rsidRPr="00334433">
        <w:rPr>
          <w:noProof/>
        </w:rPr>
        <w:t>(Kozarewa et al. 2009)</w:t>
      </w:r>
      <w:r w:rsidR="00535AC6">
        <w:fldChar w:fldCharType="end"/>
      </w:r>
      <w:r w:rsidR="0072106A">
        <w:t>.</w:t>
      </w:r>
      <w:r>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multiple libraries were created from DNA extracted from the same </w:t>
      </w:r>
      <w:r w:rsidR="00266665">
        <w:t>clonal culture</w:t>
      </w:r>
      <w:r w:rsidR="0072106A">
        <w:t xml:space="preserve"> at different points in time.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Visual examination of these data revealed an obvious,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w:t>
      </w:r>
      <w:r w:rsidR="00B1349E">
        <w:t xml:space="preserve">of parental clones other than 3D7 </w:t>
      </w:r>
      <w:r w:rsidR="00B1349E" w:rsidRPr="00E64667">
        <w:t xml:space="preserve">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supplementary figure @@N; a BED file defining the boundaries of these regions is provided as supplementary file @@N)</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antigenic</w:t>
      </w:r>
      <w:r w:rsidR="007220F1">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535AC6">
        <w:fldChar w:fldCharType="begin" w:fldLock="1"/>
      </w:r>
      <w:r w:rsidR="001C68E4">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author" : [ { "dropping-particle" : "", "family" : "Antoine Claessens, William L. Hamilton, Mihir Kekre, Thomas D. Otto, Adnan Faizullabhoy, Julian C. Rayner", "given" : "Dominic Kwiatkowski", "non-dropping-particle" : "", "parse-names" : false, "suffix" : "" } ], "container-title" : "PLoS genetics", "id" : "ITEM-2",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Antoine Claessens, William L. Hamilton, Mihir Kekre, Thomas D. Otto, Adnan Faizullabhoy, Julian C. Rayner 2014)", "manualFormatting" : "(Bopp et al. 2013; Claessens, Hamilton et al., 2014)", "plainTextFormattedCitation" : "(Bopp et al. 2013; Antoine Claessens, William L. Hamilton, Mihir Kekre, Thomas D. Otto, Adnan Faizullabhoy, Julian C. Rayner 2014)", "previouslyFormattedCitation" : "(Bopp et al. 2013; Antoine Claessens, William L. Hamilton, Mihir Kekre, Thomas D. Otto, Adnan Faizullabhoy, Julian C. Rayner 2014)" }, "properties" : { "noteIndex" : 0 }, "schema" : "https://github.com/citation-style-language/schema/raw/master/csl-citation.json" }</w:instrText>
      </w:r>
      <w:r w:rsidR="00535AC6">
        <w:fldChar w:fldCharType="separate"/>
      </w:r>
      <w:r w:rsidR="001C68E4">
        <w:rPr>
          <w:noProof/>
        </w:rPr>
        <w:t xml:space="preserve">(Bopp et al. 2013; </w:t>
      </w:r>
      <w:r w:rsidR="001C68E4" w:rsidRPr="001C68E4">
        <w:rPr>
          <w:noProof/>
        </w:rPr>
        <w:t>Claessens, Hamilton</w:t>
      </w:r>
      <w:r w:rsidR="001C68E4">
        <w:rPr>
          <w:noProof/>
        </w:rPr>
        <w:t xml:space="preserve"> et al.,</w:t>
      </w:r>
      <w:r w:rsidR="001C68E4" w:rsidRPr="001C68E4">
        <w:rPr>
          <w:noProof/>
        </w:rPr>
        <w:t xml:space="preserve"> 2014)</w:t>
      </w:r>
      <w:r w:rsidR="00535AC6">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535AC6">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535AC6">
        <w:fldChar w:fldCharType="separate"/>
      </w:r>
      <w:r w:rsidR="001C68E4" w:rsidRPr="001C68E4">
        <w:rPr>
          <w:noProof/>
        </w:rPr>
        <w:t>(Flueck et al. 2009)</w:t>
      </w:r>
      <w:r w:rsidR="00535AC6">
        <w:fldChar w:fldCharType="end"/>
      </w:r>
      <w:r w:rsidR="005D178D">
        <w:t xml:space="preserve">. </w:t>
      </w:r>
      <w:r w:rsidR="004261C2">
        <w:t>A</w:t>
      </w:r>
      <w:r w:rsidR="00FB2301">
        <w:t>ll samples exhibited some degree of bias such that coverage was lower where (A+T) content was above 80% (supplementary figure @@N), however the high depth of sequencing meant that coverage was sufficient to support variant calling in both coding and non-coding regions</w:t>
      </w:r>
      <w:r w:rsidR="004261C2">
        <w:t xml:space="preserve"> across the entire core genome</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 xml:space="preserve">web application, and may be of </w:t>
      </w:r>
      <w:r w:rsidR="006C1DD2">
        <w:t>use</w:t>
      </w:r>
      <w:r w:rsidR="00D05581">
        <w:t xml:space="preserve"> to others</w:t>
      </w:r>
      <w:r>
        <w:t xml:space="preserve"> studying these </w:t>
      </w:r>
      <w:r w:rsidR="0010383D">
        <w:t xml:space="preserve">immunologically </w:t>
      </w:r>
      <w:r>
        <w:t>important</w:t>
      </w:r>
      <w:r w:rsidR="00D05581">
        <w:t xml:space="preserve"> regions.</w:t>
      </w:r>
    </w:p>
    <w:p w:rsidR="00831572" w:rsidRDefault="00831572" w:rsidP="00831572">
      <w:pPr>
        <w:pStyle w:val="Heading3"/>
      </w:pPr>
      <w:r>
        <w:t xml:space="preserve">SNP, </w:t>
      </w:r>
      <w:r w:rsidR="00F230BE">
        <w:t>INDEL</w:t>
      </w:r>
      <w:r>
        <w:t xml:space="preserve"> and complex variation</w:t>
      </w:r>
      <w:r w:rsidR="00092516">
        <w:t xml:space="preserve"> within the core genome</w:t>
      </w:r>
    </w:p>
    <w:p w:rsidR="00BF5714"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535AC6">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535AC6">
        <w:fldChar w:fldCharType="separate"/>
      </w:r>
      <w:r w:rsidR="008509AB" w:rsidRPr="008509AB">
        <w:rPr>
          <w:noProof/>
        </w:rPr>
        <w:t>(DePristo et al. 2011; Li &amp; Durbin 2009)</w:t>
      </w:r>
      <w:r w:rsidR="00535AC6">
        <w:fldChar w:fldCharType="end"/>
      </w:r>
      <w:r>
        <w:t xml:space="preserve">, the other based on partial assembly of sequence reads and comparison of assembled contigs </w:t>
      </w:r>
      <w:r w:rsidR="00535AC6">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35AC6">
        <w:fldChar w:fldCharType="separate"/>
      </w:r>
      <w:r w:rsidR="0077147F" w:rsidRPr="0077147F">
        <w:rPr>
          <w:noProof/>
        </w:rPr>
        <w:t>(Iqbal et al. 2012)</w:t>
      </w:r>
      <w:r w:rsidR="00535AC6">
        <w:fldChar w:fldCharType="end"/>
      </w:r>
      <w:r>
        <w:t xml:space="preserve">. Variants where genotype calls in one or more progeny clones were inconsistent with Mendelian segregation (Mendelian errors) were used to calibrate the outputs of both calling methods </w:t>
      </w:r>
      <w:r w:rsidR="003D0F25">
        <w:t xml:space="preserve">and decide variant filtering strategies </w:t>
      </w:r>
      <w:r>
        <w:t>(</w:t>
      </w:r>
      <w:r w:rsidR="008A5CF4">
        <w:t xml:space="preserve">see methods and </w:t>
      </w:r>
      <w:r>
        <w:t>supplementary information).</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 xml:space="preserve">s, and concordance with previous array-based SNP genotyping platforms was high (supplementary information). The patterns of inheritance of parental alleles and recombination within each cross were also nearly identical when comparing SNPs with </w:t>
      </w:r>
      <w:r w:rsidR="00F230BE">
        <w:t>INDEL</w:t>
      </w:r>
      <w:r w:rsidR="004177B6">
        <w:t xml:space="preserve">s, or comparing results of the two </w:t>
      </w:r>
      <w:r w:rsidR="004177B6">
        <w:lastRenderedPageBreak/>
        <w:t xml:space="preserve">variant calling methods. </w:t>
      </w:r>
      <w:r w:rsidR="003F0D40">
        <w:t xml:space="preserve">Many variants were discovered by both </w:t>
      </w:r>
      <w:proofErr w:type="gramStart"/>
      <w:r w:rsidR="003F0D40">
        <w:t>methods,</w:t>
      </w:r>
      <w:proofErr w:type="gramEnd"/>
      <w:r w:rsidR="003F0D40">
        <w:t xml:space="preserve"> however there were some notable differences. The assembly method was able to access variation </w:t>
      </w:r>
      <w:r w:rsidR="00E852B4">
        <w:t>in regions where alignment failed because the sample wa</w:t>
      </w:r>
      <w:r w:rsidR="003F0D40">
        <w:t xml:space="preserve">s too diverged from the reference (see below). On the other hand, the alignment method was able to access more variation in non-coding regions, which typically suffer from both lower coverage and lower sequence complexity. </w:t>
      </w:r>
      <w:r w:rsidR="00EC2A4A">
        <w:t xml:space="preserve">A deeper comparison of these and other methods for variant calling in </w:t>
      </w:r>
      <w:r w:rsidR="00EC2A4A" w:rsidRPr="00EC2A4A">
        <w:rPr>
          <w:i/>
        </w:rPr>
        <w:t>P. falciparum</w:t>
      </w:r>
      <w:r w:rsidR="00EC2A4A">
        <w:t xml:space="preserve"> using the crosses </w:t>
      </w:r>
      <w:r w:rsidR="00E852B4">
        <w:t xml:space="preserve">and other </w:t>
      </w:r>
      <w:r w:rsidR="00EC2A4A">
        <w:t>data is being carried out as p</w:t>
      </w:r>
      <w:r w:rsidR="008B66D9">
        <w:t>art of a separate project</w:t>
      </w:r>
      <w:r w:rsidR="008B66D9">
        <w:rPr>
          <w:rStyle w:val="FootnoteReference"/>
        </w:rPr>
        <w:footnoteReference w:id="10"/>
      </w:r>
      <w:r w:rsidR="00EC2A4A">
        <w:t xml:space="preserve"> and will be reported elsewhere.</w:t>
      </w:r>
      <w:r w:rsidR="00995125">
        <w:t xml:space="preserve"> To provide the greatest possible resolution for the present study, filtered variants called by each method were combined into a single call set for each cross (see methods). All </w:t>
      </w:r>
      <w:r w:rsidR="00F23B0D">
        <w:t>variant</w:t>
      </w:r>
      <w:r w:rsidR="00995125">
        <w:t xml:space="preserve"> calls can be downloade</w:t>
      </w:r>
      <w:r w:rsidR="008B66D9">
        <w:t>d from a public FTP site</w:t>
      </w:r>
      <w:r w:rsidR="00995125">
        <w:t xml:space="preserve"> or browsed via the web application at </w:t>
      </w:r>
      <w:hyperlink r:id="rId9" w:history="1">
        <w:r w:rsidR="00995125" w:rsidRPr="000B39EA">
          <w:rPr>
            <w:rStyle w:val="Hyperlink"/>
          </w:rPr>
          <w:t>http://www.malariagen.net/apps/pf-crosses</w:t>
        </w:r>
      </w:hyperlink>
      <w:r w:rsidR="0010383D">
        <w:t>.</w:t>
      </w:r>
    </w:p>
    <w:p w:rsidR="00840C8B" w:rsidRDefault="00A0596E" w:rsidP="00831572">
      <w:r>
        <w:t xml:space="preserve">The </w:t>
      </w:r>
      <w:r w:rsidR="00B139F3">
        <w:t xml:space="preserve">near-perfect reproducibility of these variant calls, in addition to </w:t>
      </w:r>
      <w:r>
        <w:t>the highly plausible patterns of recombination (see below), suggests that all discovered variants mark some genuine haplotypic difference between parental clones.</w:t>
      </w:r>
      <w:r w:rsidR="007B45FA">
        <w:t xml:space="preserve"> </w:t>
      </w:r>
      <w:r>
        <w:t xml:space="preserve">However, some variants may be false discoveries, in the sense that the variant allele is not correctly ascertained. </w:t>
      </w:r>
      <w:r w:rsidR="0010383D">
        <w:t xml:space="preserve">To estimate false discovery and sensitivity rates we compared variant calls </w:t>
      </w:r>
      <w:r w:rsidR="00013797">
        <w:t xml:space="preserve">obtained </w:t>
      </w:r>
      <w:r w:rsidR="00B139F3">
        <w:t xml:space="preserve">for clone HB3 </w:t>
      </w:r>
      <w:r w:rsidR="00013797">
        <w:t>from</w:t>
      </w:r>
      <w:r w:rsidR="00843650">
        <w:t xml:space="preserve"> </w:t>
      </w:r>
      <w:r w:rsidR="00B139F3">
        <w:t xml:space="preserve">the </w:t>
      </w:r>
      <w:r w:rsidR="00843650">
        <w:t xml:space="preserve">high throughput sequence data </w:t>
      </w:r>
      <w:r w:rsidR="0010383D">
        <w:t xml:space="preserve">with </w:t>
      </w:r>
      <w:r w:rsidR="00E23718">
        <w:t xml:space="preserve">the HB3 draft </w:t>
      </w:r>
      <w:r w:rsidR="00843650">
        <w:t xml:space="preserve">genome </w:t>
      </w:r>
      <w:r w:rsidR="00E23718">
        <w:t xml:space="preserve">assembly </w:t>
      </w:r>
      <w:r w:rsidR="00535AC6">
        <w:fldChar w:fldCharType="begin" w:fldLock="1"/>
      </w:r>
      <w:r w:rsidR="009D296D">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a9fb526e-9f0c-4c10-a6a8-8adc387a9d3c", "http://www.mendeley.com/documents/?uuid=d5611798-eaa8-42d9-9833-1d69a9aeed51" ] } ], "mendeley" : { "formattedCitation" : "(Birren et al. 2006)", "plainTextFormattedCitation" : "(Birren et al. 2006)", "previouslyFormattedCitation" : "(Birren et al. 2006)" }, "properties" : { "noteIndex" : 0 }, "schema" : "https://github.com/citation-style-language/schema/raw/master/csl-citation.json" }</w:instrText>
      </w:r>
      <w:r w:rsidR="00535AC6">
        <w:fldChar w:fldCharType="separate"/>
      </w:r>
      <w:r w:rsidR="00843650" w:rsidRPr="00E23718">
        <w:rPr>
          <w:noProof/>
        </w:rPr>
        <w:t>(Birren et al. 2006)</w:t>
      </w:r>
      <w:r w:rsidR="00535AC6">
        <w:fldChar w:fldCharType="end"/>
      </w:r>
      <w:r w:rsidR="00843650">
        <w:t xml:space="preserve"> and </w:t>
      </w:r>
      <w:r w:rsidR="00676EC4">
        <w:t xml:space="preserve">publicly available HB3 </w:t>
      </w:r>
      <w:r w:rsidR="00843650">
        <w:t xml:space="preserve">gene </w:t>
      </w:r>
      <w:r w:rsidR="00E23718">
        <w:t>sequences</w:t>
      </w:r>
      <w:r w:rsidR="00843650">
        <w:t xml:space="preserve"> </w:t>
      </w:r>
      <w:r w:rsidR="00E23718">
        <w:t xml:space="preserve">(supplementary information). </w:t>
      </w:r>
      <w:r w:rsidR="004C01D4">
        <w:t>W</w:t>
      </w:r>
      <w:r w:rsidR="00843650">
        <w:t xml:space="preserve">e restricted the analysis to a subset of 32 genes where </w:t>
      </w:r>
      <w:r w:rsidR="00676EC4">
        <w:t xml:space="preserve">both </w:t>
      </w:r>
      <w:r w:rsidR="00843650">
        <w:t xml:space="preserve">a single </w:t>
      </w:r>
      <w:proofErr w:type="spellStart"/>
      <w:r w:rsidR="00843650">
        <w:t>contig</w:t>
      </w:r>
      <w:proofErr w:type="spellEnd"/>
      <w:r w:rsidR="00843650">
        <w:t xml:space="preserve"> </w:t>
      </w:r>
      <w:r w:rsidR="004C01D4">
        <w:t xml:space="preserve">from the </w:t>
      </w:r>
      <w:r w:rsidR="00877689">
        <w:t xml:space="preserve">draft </w:t>
      </w:r>
      <w:r w:rsidR="004C01D4">
        <w:t>assembly and a single</w:t>
      </w:r>
      <w:r w:rsidR="00676EC4">
        <w:t xml:space="preserve"> HB3 gene sequence </w:t>
      </w:r>
      <w:r w:rsidR="00B139F3">
        <w:t>could be</w:t>
      </w:r>
      <w:r w:rsidR="00676EC4">
        <w:t xml:space="preserve"> unambiguously</w:t>
      </w:r>
      <w:r w:rsidR="00843650">
        <w:t xml:space="preserve"> </w:t>
      </w:r>
      <w:r w:rsidR="00676EC4">
        <w:t>aligned</w:t>
      </w:r>
      <w:r w:rsidR="00D57147">
        <w:t xml:space="preserve"> to the 3D7 reference</w:t>
      </w:r>
      <w:r w:rsidR="00676EC4">
        <w:t xml:space="preserve"> spanning the entire gene</w:t>
      </w:r>
      <w:r w:rsidR="00843650">
        <w:t>.</w:t>
      </w:r>
      <w:r w:rsidR="00676EC4">
        <w:t xml:space="preserve"> Even within this </w:t>
      </w:r>
      <w:r w:rsidR="00D07F33">
        <w:t xml:space="preserve">limited </w:t>
      </w:r>
      <w:r w:rsidR="00676EC4">
        <w:t xml:space="preserve">subset we </w:t>
      </w:r>
      <w:r w:rsidR="00071215">
        <w:t>found</w:t>
      </w:r>
      <w:r w:rsidR="00676EC4">
        <w:t xml:space="preserve"> discordances between the </w:t>
      </w:r>
      <w:r w:rsidR="00071215">
        <w:t>draft assembly and the gene sequences</w:t>
      </w:r>
      <w:r w:rsidR="00676EC4">
        <w:t>, particularly involving INDELs</w:t>
      </w:r>
      <w:r w:rsidR="00D07F33">
        <w:t xml:space="preserve"> (supplementary figure @@N)</w:t>
      </w:r>
      <w:r w:rsidR="00071215">
        <w:t>, suggesting</w:t>
      </w:r>
      <w:r w:rsidR="00D07F33">
        <w:t xml:space="preserve"> that both </w:t>
      </w:r>
      <w:r w:rsidR="0001017A">
        <w:t xml:space="preserve">pre-existing </w:t>
      </w:r>
      <w:r w:rsidR="00071215">
        <w:t xml:space="preserve">sources </w:t>
      </w:r>
      <w:r w:rsidR="00D07F33">
        <w:t>may be affected by errors</w:t>
      </w:r>
      <w:r w:rsidR="00877689">
        <w:t>.</w:t>
      </w:r>
      <w:r w:rsidR="00840C8B">
        <w:t xml:space="preserve"> </w:t>
      </w:r>
      <w:r w:rsidR="009F34F8">
        <w:t>@@N/@@M SNP</w:t>
      </w:r>
      <w:r w:rsidR="00840C8B">
        <w:t xml:space="preserve"> and @@N/</w:t>
      </w:r>
      <w:r w:rsidR="009F34F8">
        <w:t>@@M INDEL alleles</w:t>
      </w:r>
      <w:r w:rsidR="00840C8B">
        <w:t xml:space="preserve"> discovered in HB3(1) were not found in either the draft assembly or the gene sequences, giving an FDR of @@X% for SNPs and @@Y% for INDELs. FDRs were similar for </w:t>
      </w:r>
      <w:r w:rsidR="00013797">
        <w:t xml:space="preserve">the </w:t>
      </w:r>
      <w:proofErr w:type="gramStart"/>
      <w:r w:rsidR="00840C8B">
        <w:t>HB3(</w:t>
      </w:r>
      <w:proofErr w:type="gramEnd"/>
      <w:r w:rsidR="00840C8B">
        <w:t>2)</w:t>
      </w:r>
      <w:r w:rsidR="00013797">
        <w:t xml:space="preserve"> replicate</w:t>
      </w:r>
      <w:r w:rsidR="00840C8B">
        <w:t xml:space="preserve"> (supplementary figure @@N). </w:t>
      </w:r>
      <w:r w:rsidR="003B428E">
        <w:t>@@N/@@M SNPs and @@N/@@M INDELs found in both the draft assembly and the gene sequences were not discovered in HB3(1), giving a sensitivity of @@X% for SNPs and @@Y% for INDELs. Sensitivity</w:t>
      </w:r>
      <w:r w:rsidR="00B139F3">
        <w:t xml:space="preserve"> was</w:t>
      </w:r>
      <w:r w:rsidR="003B428E">
        <w:t xml:space="preserve"> lower for </w:t>
      </w:r>
      <w:proofErr w:type="gramStart"/>
      <w:r w:rsidR="003B428E">
        <w:t>HB3(</w:t>
      </w:r>
      <w:proofErr w:type="gramEnd"/>
      <w:r w:rsidR="003B428E">
        <w:t xml:space="preserve">2) because it was genotyped as part of the HB3xDd2 cross where many </w:t>
      </w:r>
      <w:r w:rsidR="00013797">
        <w:t>INDELs</w:t>
      </w:r>
      <w:r w:rsidR="003B428E">
        <w:t xml:space="preserve"> </w:t>
      </w:r>
      <w:r w:rsidR="00013797">
        <w:t>we</w:t>
      </w:r>
      <w:r w:rsidR="003B428E">
        <w:t xml:space="preserve">re </w:t>
      </w:r>
      <w:proofErr w:type="spellStart"/>
      <w:r w:rsidR="003B428E">
        <w:t>multiallelic</w:t>
      </w:r>
      <w:proofErr w:type="spellEnd"/>
      <w:r w:rsidR="003B428E">
        <w:t xml:space="preserve"> (parents have different non-reference alleles) but </w:t>
      </w:r>
      <w:r w:rsidR="00013797">
        <w:t xml:space="preserve">only the alignment </w:t>
      </w:r>
      <w:r w:rsidR="003B428E">
        <w:t xml:space="preserve">method was </w:t>
      </w:r>
      <w:r w:rsidR="00013797">
        <w:t xml:space="preserve">capable of </w:t>
      </w:r>
      <w:r w:rsidR="00B139F3">
        <w:t xml:space="preserve">genotyping </w:t>
      </w:r>
      <w:proofErr w:type="spellStart"/>
      <w:r w:rsidR="003B428E">
        <w:t>multiallelic</w:t>
      </w:r>
      <w:proofErr w:type="spellEnd"/>
      <w:r w:rsidR="003B428E">
        <w:t xml:space="preserve"> variants. This </w:t>
      </w:r>
      <w:r w:rsidR="00013797">
        <w:t>technical limitation of the assembly method</w:t>
      </w:r>
      <w:r w:rsidR="0001017A">
        <w:t xml:space="preserve"> accounts </w:t>
      </w:r>
      <w:r w:rsidR="003B428E">
        <w:t xml:space="preserve">for the lower number of segregating INDELs discovered in the HB3xDd2 and 7G8xGB4 crosses compared with 3D7xHB3 (table 1). </w:t>
      </w:r>
      <w:r w:rsidR="00893C7A">
        <w:t>Additional details are given in supplementary table @@N and supplementary figure @@S, and interpretation of these results is discussed below.</w:t>
      </w:r>
    </w:p>
    <w:p w:rsidR="00A4677A" w:rsidRDefault="00F230BE" w:rsidP="00A4677A">
      <w:pPr>
        <w:pStyle w:val="Heading4"/>
      </w:pPr>
      <w:r>
        <w:lastRenderedPageBreak/>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107FF0">
        <w:t xml:space="preserve"> in all three crosses (table 1</w:t>
      </w:r>
      <w:r>
        <w:t xml:space="preserve">). Overall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F230BE">
        <w:t xml:space="preserve"> for which data are available</w:t>
      </w:r>
      <w:r w:rsidR="00601883">
        <w:t>, for example,</w:t>
      </w:r>
      <w:r w:rsidR="004D3DD9">
        <w:t xml:space="preserve"> in humans </w:t>
      </w:r>
      <w:r w:rsidR="00C208FD">
        <w:t>SNPs</w:t>
      </w:r>
      <w:r w:rsidR="004D3DD9">
        <w:t xml:space="preserve"> are approximately 30 times </w:t>
      </w:r>
      <w:r w:rsidR="00C208FD">
        <w:t xml:space="preserve">more </w:t>
      </w:r>
      <w:r w:rsidR="004D3DD9">
        <w:t xml:space="preserve">common than </w:t>
      </w:r>
      <w:r w:rsidR="00C208FD">
        <w:t>INDEL</w:t>
      </w:r>
      <w:r w:rsidR="004D3DD9">
        <w:t xml:space="preserve">s </w:t>
      </w:r>
      <w:r w:rsidR="00535AC6">
        <w:fldChar w:fldCharType="begin" w:fldLock="1"/>
      </w:r>
      <w:r w:rsidR="00E23718">
        <w:instrText>ADDIN CSL_CITATION { "citationItems" : [ { "id" : "ITEM-1", "itemData" : { "DOI" : "10.1038/nature11632", "ISSN" : "1476-4687", "PMID" : "23128226", "abstract" : "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 "author" : [ { "dropping-particle" : "", "family" : "Abecasis", "given" : "Goncalo R", "non-dropping-particle" : "", "parse-names" : false, "suffix" : "" }, { "dropping-particle" : "", "family" : "Auton", "given" : "Adam", "non-dropping-particle" : "", "parse-names" : false, "suffix" : "" }, { "dropping-particle" : "", "family" : "Brooks", "given" : "Lisa D", "non-dropping-particle" : "", "parse-names" : false, "suffix" : "" }, { "dropping-particle" : "", "family" : "DePristo", "given" : "Mark A", "non-dropping-particle" : "", "parse-names" : false, "suffix" : "" }, { "dropping-particle" : "", "family" : "Durbin", "given" : "Richard M", "non-dropping-particle" : "", "parse-names" : false, "suffix" : "" }, { "dropping-particle" : "", "family" : "Handsaker", "given" : "Robert E", "non-dropping-particle" : "", "parse-names" : false, "suffix" : "" }, { "dropping-particle" : "", "family" : "Kang", "given" : "Hyun Min", "non-dropping-particle" : "", "parse-names" : false, "suffix" : "" }, { "dropping-particle" : "", "family" : "Marth", "given" : "Gabor T", "non-dropping-particle" : "", "parse-names" : false, "suffix" : "" }, { "dropping-particle" : "", "family" : "McVean", "given" : "Gil A", "non-dropping-particle" : "", "parse-names" : false, "suffix" : "" } ], "container-title" : "Nature", "id" : "ITEM-1", "issue" : "7422", "issued" : { "date-parts" : [ [ "2012", "11", "1" ] ] }, "page" : "56-65", "publisher" : "Nature Publishing Group, a division of Macmillan Publishers Limited. All Rights Reserved.", "title" : "An integrated map of genetic variation from 1,092 human genomes.", "title-short" : "Nature", "type" : "article-journal", "volume" : "491" }, "uris" : [ "http://www.mendeley.com/documents/?uuid=232a487e-0d93-4330-a930-7781da23367b" ] } ], "mendeley" : { "formattedCitation" : "(Abecasis et al. 2012)", "plainTextFormattedCitation" : "(Abecasis et al. 2012)", "previouslyFormattedCitation" : "(Abecasis et al. 2012)" }, "properties" : { "noteIndex" : 0 }, "schema" : "https://github.com/citation-style-language/schema/raw/master/csl-citation.json" }</w:instrText>
      </w:r>
      <w:r w:rsidR="00535AC6">
        <w:fldChar w:fldCharType="separate"/>
      </w:r>
      <w:r w:rsidR="0016550F" w:rsidRPr="0016550F">
        <w:rPr>
          <w:noProof/>
        </w:rPr>
        <w:t>(Abecasis et al. 2012)</w:t>
      </w:r>
      <w:r w:rsidR="00535AC6">
        <w:fldChar w:fldCharType="end"/>
      </w:r>
      <w:r w:rsidR="00601883">
        <w:t>.</w:t>
      </w:r>
      <w:r>
        <w:t xml:space="preserve"> </w:t>
      </w:r>
      <w:r w:rsidR="00FE0FEE">
        <w:t xml:space="preserve">The vast majority of </w:t>
      </w:r>
      <w:r w:rsidR="00F230BE">
        <w:t>INDEL</w:t>
      </w:r>
      <w:r w:rsidR="00FE0FEE">
        <w:t xml:space="preserve">s found in the crosses were expansions or contractions of short tandem repeats (STRs), i.e., microsatellites (figure 1A). In non-coding regions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figure 1B)</w:t>
      </w:r>
      <w:r w:rsidR="00FE0FEE">
        <w:t xml:space="preserve">. Tandem repeat sequences are prone to slipped strand mis-pairing during DNA replication </w:t>
      </w:r>
      <w:r w:rsidR="00535AC6">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535AC6">
        <w:fldChar w:fldCharType="separate"/>
      </w:r>
      <w:r w:rsidR="00E3669F" w:rsidRPr="00E3669F">
        <w:rPr>
          <w:noProof/>
        </w:rPr>
        <w:t>(Li et al. 2002; Lovett 2004)</w:t>
      </w:r>
      <w:r w:rsidR="00535AC6">
        <w:fldChar w:fldCharType="end"/>
      </w:r>
      <w:r w:rsidR="00FE0FEE">
        <w:t xml:space="preserve"> and are known to be associated with high rates of </w:t>
      </w:r>
      <w:r w:rsidR="00F230BE">
        <w:t>INDEL</w:t>
      </w:r>
      <w:r w:rsidR="00FE0FEE">
        <w:t xml:space="preserve"> mutat</w:t>
      </w:r>
      <w:r w:rsidR="00F230BE">
        <w:t xml:space="preserve">ion </w:t>
      </w:r>
      <w:r w:rsidR="00535AC6">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535AC6">
        <w:fldChar w:fldCharType="separate"/>
      </w:r>
      <w:r w:rsidR="00F230BE" w:rsidRPr="00F230BE">
        <w:rPr>
          <w:noProof/>
        </w:rPr>
        <w:t>(Montgomery et al. 2013)</w:t>
      </w:r>
      <w:r w:rsidR="00535AC6">
        <w:fldChar w:fldCharType="end"/>
      </w:r>
      <w:r w:rsidR="00FE0FEE">
        <w:t xml:space="preserve">. Poly(AT) repeats are very common in the non-coding regions of the </w:t>
      </w:r>
      <w:r w:rsidR="00FE0FEE" w:rsidRPr="00720774">
        <w:rPr>
          <w:i/>
        </w:rPr>
        <w:t>P. falciparum</w:t>
      </w:r>
      <w:r w:rsidR="00F230BE">
        <w:t xml:space="preserve"> genome </w:t>
      </w:r>
      <w:r w:rsidR="00535AC6">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35AC6">
        <w:fldChar w:fldCharType="separate"/>
      </w:r>
      <w:r w:rsidR="00F230BE" w:rsidRPr="00F230BE">
        <w:rPr>
          <w:noProof/>
        </w:rPr>
        <w:t>(Gardner et al. 2002)</w:t>
      </w:r>
      <w:r w:rsidR="00535AC6">
        <w:fldChar w:fldCharType="end"/>
      </w:r>
      <w:r w:rsidR="00F230BE">
        <w:t xml:space="preserve"> and poly(asparagine) </w:t>
      </w:r>
      <w:r w:rsidR="00FE0FEE">
        <w:t xml:space="preserve">repeats are unusually abundant within the </w:t>
      </w:r>
      <w:proofErr w:type="spellStart"/>
      <w:r w:rsidR="00FE0FEE">
        <w:t>exome</w:t>
      </w:r>
      <w:proofErr w:type="spellEnd"/>
      <w:r w:rsidR="00F230BE">
        <w:t xml:space="preserve"> </w:t>
      </w:r>
      <w:r w:rsidR="00535AC6">
        <w:fldChar w:fldCharType="begin" w:fldLock="1"/>
      </w:r>
      <w:r w:rsidR="00334433">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Muralidharan &amp; Goldberg 2013)", "plainTextFormattedCitation" : "(Muralidharan &amp; Goldberg 2013)", "previouslyFormattedCitation" : "(Muralidharan &amp; Goldberg 2013)" }, "properties" : { "noteIndex" : 0 }, "schema" : "https://github.com/citation-style-language/schema/raw/master/csl-citation.json" }</w:instrText>
      </w:r>
      <w:r w:rsidR="00535AC6">
        <w:fldChar w:fldCharType="separate"/>
      </w:r>
      <w:r w:rsidR="00F230BE" w:rsidRPr="00F230BE">
        <w:rPr>
          <w:noProof/>
        </w:rPr>
        <w:t>(Muralidharan &amp; Goldberg 2013)</w:t>
      </w:r>
      <w:r w:rsidR="00535AC6">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Consistent with this expectation, 94% of coding </w:t>
      </w:r>
      <w:r w:rsidR="00F230BE">
        <w:t>INDEL</w:t>
      </w:r>
      <w:r>
        <w:t xml:space="preserve">s were found to be size multiples of 3 and hence preserved the reading frame (f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535AC6">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535AC6">
        <w:fldChar w:fldCharType="separate"/>
      </w:r>
      <w:r w:rsidR="001C4C7D" w:rsidRPr="001C4C7D">
        <w:rPr>
          <w:noProof/>
        </w:rPr>
        <w:t xml:space="preserve">Brick et al. </w:t>
      </w:r>
      <w:r w:rsidR="0016550F">
        <w:rPr>
          <w:noProof/>
        </w:rPr>
        <w:t>(</w:t>
      </w:r>
      <w:r w:rsidR="001C4C7D" w:rsidRPr="001C4C7D">
        <w:rPr>
          <w:noProof/>
        </w:rPr>
        <w:t>2008)</w:t>
      </w:r>
      <w:r w:rsidR="00535AC6">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figure</w:t>
      </w:r>
      <w:r w:rsidR="001C4C7D">
        <w:t xml:space="preserve"> 1C</w:t>
      </w:r>
      <w:r>
        <w:t xml:space="preserve">). Further experimental work will be required to determine whether these </w:t>
      </w:r>
      <w:r w:rsidR="00F230BE">
        <w:t>INDEL</w:t>
      </w:r>
      <w:r>
        <w:t>s have any impact on promoter activity</w:t>
      </w:r>
      <w:r w:rsidR="00A4677A">
        <w:t>.</w:t>
      </w:r>
    </w:p>
    <w:p w:rsidR="00A4677A" w:rsidRDefault="00D246DE" w:rsidP="00D246DE">
      <w:pPr>
        <w:pStyle w:val="Heading4"/>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nome was similarly low (5x10</w:t>
      </w:r>
      <w:r w:rsidRPr="0066290A">
        <w:rPr>
          <w:vertAlign w:val="superscript"/>
        </w:rPr>
        <w:t>-4</w:t>
      </w:r>
      <w:r>
        <w:t xml:space="preserve">) in all three crosses (table 1). However, this low diversity was punctuated by </w:t>
      </w:r>
      <w:r w:rsidR="004403DA">
        <w:t>19</w:t>
      </w:r>
      <w:r>
        <w:t xml:space="preserve"> loci with highly diverged alleles, where local diversity over a region up to 2kb was </w:t>
      </w:r>
      <w:r w:rsidR="001C4C7D">
        <w:t>up to</w:t>
      </w:r>
      <w:r>
        <w:t xml:space="preserve"> 3 orders of magnitude greater (figure 2). These </w:t>
      </w:r>
      <w:r>
        <w:lastRenderedPageBreak/>
        <w:t>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EE0300" w:rsidRPr="00EE0300">
        <w:rPr>
          <w:i/>
        </w:rPr>
        <w:t>msp</w:t>
      </w:r>
      <w:r w:rsidR="00ED25D2" w:rsidRPr="00EE0300">
        <w:rPr>
          <w:i/>
        </w:rPr>
        <w:t>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535AC6">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35AC6">
        <w:fldChar w:fldCharType="separate"/>
      </w:r>
      <w:r w:rsidR="00ED25D2" w:rsidRPr="00ED25D2">
        <w:rPr>
          <w:noProof/>
        </w:rPr>
        <w:t>(Ferreira et al. 2003)</w:t>
      </w:r>
      <w:r w:rsidR="00535AC6">
        <w:fldChar w:fldCharType="end"/>
      </w:r>
      <w:r>
        <w:t>. The complex variation at these loci could not be accessed by the alignment m</w:t>
      </w:r>
      <w:r w:rsidR="004C331A">
        <w:t>ethod, because sequences were to</w:t>
      </w:r>
      <w:r>
        <w:t xml:space="preserve">o diverged from the reference genome, and hence coverage </w:t>
      </w:r>
      <w:r w:rsidR="00E852B4">
        <w:t>was</w:t>
      </w:r>
      <w:r>
        <w:t xml:space="preserve"> locally patchy or non-existent (supplementary figure @@N).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535AC6">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35AC6">
        <w:fldChar w:fldCharType="separate"/>
      </w:r>
      <w:r w:rsidR="00ED25D2" w:rsidRPr="00ED25D2">
        <w:rPr>
          <w:noProof/>
        </w:rPr>
        <w:t>(Ferreira et al. 2003)</w:t>
      </w:r>
      <w:r w:rsidR="00535AC6">
        <w:fldChar w:fldCharType="end"/>
      </w:r>
      <w:r>
        <w:t xml:space="preserve">) as </w:t>
      </w:r>
      <w:r w:rsidR="009255D4">
        <w:t xml:space="preserve">verified </w:t>
      </w:r>
      <w:r>
        <w:t>by comparison with capillary sequence data (</w:t>
      </w:r>
      <w:r w:rsidR="001C4C7D">
        <w:t>supplementary information</w:t>
      </w:r>
      <w:r>
        <w:t>).</w:t>
      </w:r>
      <w:r w:rsidR="009255D4">
        <w:t xml:space="preserve"> Other genes where peaks of diversity were found and alleles could be assembled include merozoite surface proteins in 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proofErr w:type="gramStart"/>
      <w:r w:rsidR="00EE0300" w:rsidRPr="00EE0300">
        <w:rPr>
          <w:i/>
        </w:rPr>
        <w:t>dblmsp</w:t>
      </w:r>
      <w:r w:rsidR="009255D4" w:rsidRPr="00EE0300">
        <w:rPr>
          <w:i/>
        </w:rPr>
        <w:t>2</w:t>
      </w:r>
      <w:proofErr w:type="gramEnd"/>
      <w:r w:rsidR="009255D4">
        <w:t xml:space="preserve">), 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xml:space="preserve">) and PF3D7_0113800 (a DBL-containing protein with unknown function on chromosome 1). A notable exception to the pattern of merozoite expression i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535AC6">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535AC6">
        <w:fldChar w:fldCharType="separate"/>
      </w:r>
      <w:r w:rsidR="006018E2" w:rsidRPr="006018E2">
        <w:rPr>
          <w:noProof/>
        </w:rPr>
        <w:t>(Lasonder et al. 2008)</w:t>
      </w:r>
      <w:r w:rsidR="00535AC6">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show that complex variation in a number of key </w:t>
      </w:r>
      <w:r w:rsidR="002105BA" w:rsidRPr="005D314D">
        <w:rPr>
          <w:i/>
        </w:rPr>
        <w:t>P. falciparum</w:t>
      </w:r>
      <w:r w:rsidR="002105BA">
        <w:t xml:space="preserve"> genes can be ascertained in a high throughput manner via assembly of short sequence reads, </w:t>
      </w:r>
      <w:r w:rsidR="00316BAD">
        <w:t>thus</w:t>
      </w:r>
      <w:r w:rsidR="002105BA">
        <w:t xml:space="preserve"> it should be possible to </w:t>
      </w:r>
      <w:r w:rsidR="00316BAD">
        <w:t xml:space="preserve">use the same method to </w:t>
      </w:r>
      <w:r w:rsidR="002105BA">
        <w:t>carry out large scale surveys of variation at these loci in clinical isolates from different geographical regions.</w:t>
      </w:r>
    </w:p>
    <w:p w:rsidR="00831572" w:rsidRDefault="0036655D" w:rsidP="00901FE9">
      <w:pPr>
        <w:pStyle w:val="Heading3"/>
      </w:pPr>
      <w:r>
        <w:t>Meiotic c</w:t>
      </w:r>
      <w:r w:rsidR="00901FE9">
        <w:t>rossover and non-crossover</w:t>
      </w:r>
      <w:r w:rsidR="00316BAD">
        <w:t xml:space="preserve"> </w:t>
      </w:r>
      <w:r w:rsidR="00901FE9">
        <w:t xml:space="preserve">recombination </w:t>
      </w:r>
    </w:p>
    <w:p w:rsidR="00316BAD" w:rsidRDefault="00E042AF" w:rsidP="00901FE9">
      <w:r>
        <w:t xml:space="preserve">As mentioned earlier, these crosses are </w:t>
      </w:r>
      <w:r w:rsidR="00732DD8">
        <w:t xml:space="preserve">currently </w:t>
      </w:r>
      <w:r>
        <w:t xml:space="preserve">the only available experimental system for </w:t>
      </w:r>
      <w:r w:rsidRPr="00732DD8">
        <w:rPr>
          <w:i/>
        </w:rPr>
        <w:t>P. falciparum</w:t>
      </w:r>
      <w:r>
        <w:t xml:space="preserve"> where meiotic recombination can be directly observed. No previous study has had comparable data for all three crosses, or had the resolution available from deep </w:t>
      </w:r>
      <w:r w:rsidR="002A031E">
        <w:t xml:space="preserve">whole genome </w:t>
      </w:r>
      <w:r>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rsidR="00C03BD9">
        <w:t xml:space="preserve"> (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an order of magnitude greater resolution than available </w:t>
      </w:r>
      <w:r w:rsidR="00320E71">
        <w:t>previously</w:t>
      </w:r>
      <w:r w:rsidR="004357C6">
        <w:t xml:space="preserve"> </w:t>
      </w:r>
      <w:r w:rsidR="00535AC6">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35AC6">
        <w:fldChar w:fldCharType="separate"/>
      </w:r>
      <w:r w:rsidR="004357C6" w:rsidRPr="004357C6">
        <w:rPr>
          <w:noProof/>
        </w:rPr>
        <w:t>(Jiang et al. 2011)</w:t>
      </w:r>
      <w:r w:rsidR="00535AC6">
        <w:fldChar w:fldCharType="end"/>
      </w:r>
      <w:r w:rsidR="00936076">
        <w:t>. In eukaryotes, programmed double strand breaks (DSBs) during meiosis are resolved by either crossover (CO) or non-crossover (NCO) between</w:t>
      </w:r>
      <w:r w:rsidR="004357C6">
        <w:t xml:space="preserve"> homologous chromosomes </w:t>
      </w:r>
      <w:r w:rsidR="00535AC6">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535AC6">
        <w:fldChar w:fldCharType="separate"/>
      </w:r>
      <w:r w:rsidR="00C03BD9" w:rsidRPr="00C03BD9">
        <w:rPr>
          <w:noProof/>
        </w:rPr>
        <w:t xml:space="preserve">(Hastings 1992; Youds &amp; Boulton 2011; </w:t>
      </w:r>
      <w:r w:rsidR="00C03BD9" w:rsidRPr="00C03BD9">
        <w:rPr>
          <w:noProof/>
        </w:rPr>
        <w:lastRenderedPageBreak/>
        <w:t>Mancera et al. 2008; Baudat &amp; de Massy 2007)</w:t>
      </w:r>
      <w:r w:rsidR="00535AC6">
        <w:fldChar w:fldCharType="end"/>
      </w:r>
      <w:r w:rsidR="00936076">
        <w:t>. A CO is a reciprocal exchange accompanied by a conversion tract, whereas an NCO is a conversion tract without reciprocal exchange</w:t>
      </w:r>
      <w:r w:rsidR="000840C7">
        <w:t xml:space="preserve"> (also known in the literature as a gene conversion, although NCO events can occur in either coding or non-coding regions</w:t>
      </w:r>
      <w:r w:rsidR="00684E88">
        <w:t xml:space="preserve">; see also </w:t>
      </w:r>
      <w:r w:rsidR="00684E88">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684E88">
        <w:fldChar w:fldCharType="separate"/>
      </w:r>
      <w:r w:rsidR="00684E88" w:rsidRPr="00684E88">
        <w:rPr>
          <w:noProof/>
        </w:rPr>
        <w:t xml:space="preserve">Youds &amp; Boulton </w:t>
      </w:r>
      <w:r w:rsidR="00684E88">
        <w:rPr>
          <w:noProof/>
        </w:rPr>
        <w:t>(</w:t>
      </w:r>
      <w:r w:rsidR="00684E88" w:rsidRPr="00684E88">
        <w:rPr>
          <w:noProof/>
        </w:rPr>
        <w:t>2011</w:t>
      </w:r>
      <w:r w:rsidR="00684E88">
        <w:fldChar w:fldCharType="end"/>
      </w:r>
      <w:r w:rsidR="00684E88">
        <w:t>) Figure 1</w:t>
      </w:r>
      <w:r w:rsidR="000840C7">
        <w:t>)</w:t>
      </w:r>
      <w:r w:rsidR="00936076">
        <w:t>. A</w:t>
      </w:r>
      <w:r w:rsidR="00320E71">
        <w:t>n</w:t>
      </w:r>
      <w:r w:rsidR="00936076">
        <w:t xml:space="preserve"> algorithm was used to infer CO and NCO events from the size and arrangement of parental </w:t>
      </w:r>
      <w:r w:rsidR="0062071D">
        <w:t>inheritance</w:t>
      </w:r>
      <w:r w:rsidR="00936076">
        <w:t xml:space="preserve"> blocks found in the progeny, and to identify both simple and complex conversion tracts (see methods).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r w:rsidR="003C6843">
        <w:t xml:space="preserve"> (Figure @@SN @@map of where recombination events occur)</w:t>
      </w:r>
      <w:r w:rsidR="00936076">
        <w:t>.</w:t>
      </w:r>
    </w:p>
    <w:p w:rsidR="0036655D" w:rsidRDefault="0036655D" w:rsidP="0036655D">
      <w:pPr>
        <w:pStyle w:val="Heading4"/>
      </w:pPr>
      <w:r w:rsidRPr="0036655D">
        <w:t>Gene coding regions are warm</w:t>
      </w:r>
      <w:r w:rsidR="00E852B4">
        <w:t>-</w:t>
      </w:r>
      <w:r w:rsidRPr="0036655D">
        <w:t>spots and centromeres are cold</w:t>
      </w:r>
      <w:r w:rsidR="00E852B4">
        <w:t>-</w:t>
      </w:r>
      <w:r w:rsidRPr="0036655D">
        <w:t>spots of CO recombination</w:t>
      </w:r>
    </w:p>
    <w:p w:rsidR="009C2480" w:rsidRDefault="009C2480" w:rsidP="009919C9">
      <w:r>
        <w:t xml:space="preserve">Combining CO events from all three crosses, the total map length of the core genome was 15.7 Morgan (95% confidence interval: 14.8-16.6). The total marker span </w:t>
      </w:r>
      <w:r w:rsidR="003C6843">
        <w:t xml:space="preserve">of the physical chromosomes </w:t>
      </w:r>
      <w:r>
        <w:t>was 21.16Mb giving an average CO recombination rate of 13.5 kb/</w:t>
      </w:r>
      <w:proofErr w:type="spellStart"/>
      <w:r>
        <w:t>cM</w:t>
      </w:r>
      <w:proofErr w:type="spellEnd"/>
      <w:r>
        <w:t xml:space="preserve"> (95% confidence interval: 12.7-14.3). The CO recombination rate varied between crosses, with 3D7 x HB3 highest (17.7 Morgan) and 7G8 x GB4 lowest (14.3 Mo</w:t>
      </w:r>
      <w:r w:rsidR="00E852B4">
        <w:t>rgan) although this difference wa</w:t>
      </w:r>
      <w:r>
        <w:t xml:space="preserve">s </w:t>
      </w:r>
      <w:r w:rsidR="00320E71">
        <w:t xml:space="preserve">marginally </w:t>
      </w:r>
      <w:r>
        <w:t xml:space="preserve">significant (P=0.06, </w:t>
      </w:r>
      <w:proofErr w:type="spellStart"/>
      <w:r w:rsidR="00C82549">
        <w:t>Kruskal</w:t>
      </w:r>
      <w:proofErr w:type="spellEnd"/>
      <w:r w:rsidR="00C82549">
        <w:t>-Wallis H-test) (figure 3</w:t>
      </w:r>
      <w:r>
        <w:t xml:space="preserve">A). There was a strong linear correlation between chromosome size and CO recombination rate, with a rate of 0.55 </w:t>
      </w:r>
      <w:r w:rsidR="003C6843">
        <w:t xml:space="preserve">Morgan </w:t>
      </w:r>
      <w:r>
        <w:t>predicted for t</w:t>
      </w:r>
      <w:r w:rsidR="00C82549">
        <w:t>he smallest chromosome (figure 3</w:t>
      </w:r>
      <w:r>
        <w:t xml:space="preserve">B) consistent with </w:t>
      </w:r>
      <w:r w:rsidR="00C03BD9">
        <w:t>~</w:t>
      </w:r>
      <w:r>
        <w:t>0.5 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535AC6">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535AC6">
        <w:fldChar w:fldCharType="separate"/>
      </w:r>
      <w:r w:rsidR="006469F3" w:rsidRPr="006469F3">
        <w:rPr>
          <w:noProof/>
        </w:rPr>
        <w:t>(Baudat &amp; de Massy 2007; Martinez-Perez &amp; Colaiácovo 2009; Mancera et al. 2008)</w:t>
      </w:r>
      <w:r w:rsidR="00535AC6">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535AC6">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35AC6">
        <w:fldChar w:fldCharType="separate"/>
      </w:r>
      <w:r w:rsidR="00811543" w:rsidRPr="00811543">
        <w:rPr>
          <w:noProof/>
        </w:rPr>
        <w:t>(Jiang et al. 2011)</w:t>
      </w:r>
      <w:r w:rsidR="00535AC6">
        <w:fldChar w:fldCharType="end"/>
      </w:r>
      <w:r w:rsidR="00DE05F9">
        <w:t xml:space="preserve">, </w:t>
      </w:r>
      <w:r>
        <w:t>although the effec</w:t>
      </w:r>
      <w:r w:rsidR="00C82549">
        <w:t>t was highly localised (f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t>
      </w:r>
      <w:r w:rsidR="00F95A97">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occurred within an exon, 3 (1%) were within an intron, and 95 (24%) spanned an exon boundary. The number of COs observed within </w:t>
      </w:r>
      <w:r w:rsidR="0016550F">
        <w:t>an exon</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lastRenderedPageBreak/>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535AC6">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35AC6">
        <w:fldChar w:fldCharType="separate"/>
      </w:r>
      <w:r w:rsidR="00667FE0" w:rsidRPr="00667FE0">
        <w:rPr>
          <w:noProof/>
        </w:rPr>
        <w:t>(Myers et al. 2005)</w:t>
      </w:r>
      <w:r w:rsidR="00535AC6">
        <w:fldChar w:fldCharType="end"/>
      </w:r>
      <w:r w:rsidR="00320E71">
        <w:t xml:space="preserve">. </w:t>
      </w:r>
      <w:r>
        <w:t xml:space="preserve"> </w:t>
      </w:r>
    </w:p>
    <w:p w:rsidR="005D73F0" w:rsidRDefault="00242B17" w:rsidP="005D73F0">
      <w:pPr>
        <w:pStyle w:val="Heading4"/>
      </w:pPr>
      <w:r>
        <w:t xml:space="preserve">Estimation of </w:t>
      </w:r>
      <w:r w:rsidR="00DA1B2C">
        <w:t>conversion tract</w:t>
      </w:r>
      <w:r>
        <w:t xml:space="preserve"> length</w:t>
      </w:r>
      <w:r w:rsidR="00C81D5D">
        <w:t xml:space="preserve"> and NCO recombination rate</w:t>
      </w:r>
    </w:p>
    <w:p w:rsidR="005D73F0" w:rsidRDefault="005D73F0" w:rsidP="005D73F0">
      <w:r>
        <w:t xml:space="preserve">Of the 331 conversion tracts observed, an outlying group of 7 very long (&gt;18kb) complex tracts was found, described further </w:t>
      </w:r>
      <w:r w:rsidR="00C44746">
        <w:t>below</w:t>
      </w:r>
      <w:r>
        <w:t>. Of the remaining 324 tracts, 94 were associated with a CO and 230 were assumed to be NCO conversion tracts. The majority of observed NCO conversion tracts had a minimal size less than 1kb, and 73%</w:t>
      </w:r>
      <w:r w:rsidR="00C97C07">
        <w:t xml:space="preserve"> were smaller than 2kb (figure 3</w:t>
      </w:r>
      <w:r>
        <w:t xml:space="preserve">D). The relatively small size of conversion tracts and the available marker density means that some NCO events will not have been observed, because we required tracts to span at least two markers and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has been found to fit </w:t>
      </w:r>
      <w:r w:rsidR="0016550F">
        <w:t>a geometric model, with</w:t>
      </w:r>
      <w:r>
        <w:t xml:space="preserve"> parameter </w:t>
      </w:r>
      <w:r>
        <w:rPr>
          <w:i/>
        </w:rPr>
        <w:t>phi</w:t>
      </w:r>
      <w:r>
        <w:t xml:space="preserve"> determining the per-base-pair probabil</w:t>
      </w:r>
      <w:r w:rsidR="008C28A7">
        <w:t xml:space="preserve">ity of extending a tract </w:t>
      </w:r>
      <w:r w:rsidR="00535AC6">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35AC6">
        <w:fldChar w:fldCharType="separate"/>
      </w:r>
      <w:r w:rsidR="008C28A7" w:rsidRPr="008C28A7">
        <w:rPr>
          <w:noProof/>
        </w:rPr>
        <w:t>(Hilliker et al. 1994)</w:t>
      </w:r>
      <w:r w:rsidR="00535AC6">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 although there was a small excess of tracts observed with minimal l</w:t>
      </w:r>
      <w:r w:rsidR="00C97C07">
        <w:t>ength greater than 3kb (figure 3</w:t>
      </w:r>
      <w:r>
        <w:t>D, figure</w:t>
      </w:r>
      <w:r w:rsidR="00C97C07">
        <w:t xml:space="preserve"> 3</w:t>
      </w:r>
      <w:r>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n rate based on sampling error is 6.8-8.1 NCO/meiosis, however this does not account for additional uncertainty in the estimation of NCO discovery rates for each cross. There was a linear correlation between chromo</w:t>
      </w:r>
      <w:r w:rsidR="00C97C07">
        <w:t>some size and NCO rate (figure 3</w:t>
      </w:r>
      <w:r>
        <w:t xml:space="preserve">F) however the correlation was weaker than for the CO recombination rate, presumably due to the fewer number of observed NCO events and thus greater sampling error. As with CO events there was a significant enrichment of NCO events within genes (P=0.002 by Monte Carlo simulation) with 37 (16%) of NCO conversion tracts falling entirely within a gene, 110 (48%) spanning a gene boundary, 35 (15%) entirely spanning a gene, and 14 (6%) intergenic. </w:t>
      </w:r>
    </w:p>
    <w:p w:rsidR="00EB143B" w:rsidRDefault="00EB143B" w:rsidP="00EB143B">
      <w:r>
        <w:t xml:space="preserve">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w:t>
      </w:r>
      <w:r>
        <w:lastRenderedPageBreak/>
        <w:t>inheritance (supplementary figure @@N</w:t>
      </w:r>
      <w:r w:rsidR="00916B63">
        <w:t xml:space="preserve">; </w:t>
      </w:r>
      <w:r w:rsidR="003E5237">
        <w:t>@@</w:t>
      </w:r>
      <w:r w:rsidR="00916B63">
        <w:t>TODO consider main figure?</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supplementary figure @@N).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pathways may also be utilised during meio</w:t>
      </w:r>
      <w:r w:rsidR="005F7DD3">
        <w:t>sis</w:t>
      </w:r>
      <w:r>
        <w:t xml:space="preserve"> </w:t>
      </w:r>
      <w:r w:rsidR="00535AC6">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35AC6">
        <w:fldChar w:fldCharType="separate"/>
      </w:r>
      <w:r w:rsidR="00C44746" w:rsidRPr="006469F3">
        <w:rPr>
          <w:noProof/>
        </w:rPr>
        <w:t>(Mancera et al. 2008)</w:t>
      </w:r>
      <w:r w:rsidR="00535AC6">
        <w:fldChar w:fldCharType="end"/>
      </w:r>
      <w:r w:rsidR="00C44746">
        <w:t xml:space="preserve"> </w:t>
      </w:r>
      <w:r>
        <w:t xml:space="preserve">and may have radical results in terms of </w:t>
      </w:r>
      <w:r w:rsidR="005F7DD3">
        <w:t xml:space="preserve">generating </w:t>
      </w:r>
      <w:r>
        <w:t>novel haplotypes.</w:t>
      </w:r>
    </w:p>
    <w:p w:rsidR="00901FE9" w:rsidRDefault="00901FE9" w:rsidP="00901FE9">
      <w:pPr>
        <w:pStyle w:val="Heading3"/>
      </w:pPr>
      <w:r>
        <w:t>Recombination with</w:t>
      </w:r>
      <w:r w:rsidR="00381C07">
        <w:t>in</w:t>
      </w:r>
      <w:r>
        <w:t xml:space="preserve"> copy number </w:t>
      </w:r>
      <w:r w:rsidR="00B037B8">
        <w:t>variation</w:t>
      </w:r>
      <w:r w:rsidR="00F57A57">
        <w:t>s</w:t>
      </w:r>
      <w:r w:rsidR="00A87178">
        <w:t xml:space="preserve"> spanning drug resistance genes</w:t>
      </w:r>
    </w:p>
    <w:p w:rsidR="005A420C" w:rsidRDefault="00A87178" w:rsidP="00A87178">
      <w:r>
        <w:t xml:space="preserve">A </w:t>
      </w:r>
      <w:r w:rsidR="004925F5">
        <w:t>3-fold</w:t>
      </w:r>
      <w:r>
        <w:t xml:space="preserve"> amplification spanning the multi-drug resistance homologue </w:t>
      </w:r>
      <w:r>
        <w:rPr>
          <w:i/>
        </w:rPr>
        <w:t>mdr1</w:t>
      </w:r>
      <w:r>
        <w:t xml:space="preserve"> </w:t>
      </w:r>
      <w:r w:rsidR="004925F5">
        <w:t xml:space="preserve">has previously been found </w:t>
      </w:r>
      <w:r>
        <w:t xml:space="preserve">in Dd2 and is known to segregate in the progeny of HB3xDd2 (@@REFs). Amplifications have also been found spanning </w:t>
      </w:r>
      <w:r>
        <w:rPr>
          <w:i/>
        </w:rPr>
        <w:t>gch1</w:t>
      </w:r>
      <w:r>
        <w:t xml:space="preserve">, a gene associated with resistance to anti-folate drugs, in both HB3 and Dd2, although the amplifications </w:t>
      </w:r>
      <w:r w:rsidR="004925F5">
        <w:t>were</w:t>
      </w:r>
      <w:r>
        <w:t xml:space="preserve"> different in size and extent (@@REF). </w:t>
      </w:r>
      <w:r w:rsidR="004925F5">
        <w:t>T</w:t>
      </w:r>
      <w:r>
        <w:t xml:space="preserve">hese amplifications </w:t>
      </w:r>
      <w:r w:rsidR="004925F5">
        <w:t xml:space="preserve">have </w:t>
      </w:r>
      <w:r w:rsidR="00F57A57">
        <w:t xml:space="preserve">also </w:t>
      </w:r>
      <w:r w:rsidR="004925F5">
        <w:t>been shown to segregate</w:t>
      </w:r>
      <w:r>
        <w:t xml:space="preserve"> in the progeny of HB3xDd2, although one progeny clone (CH3_61) appeared to inherit both parental amplifications (@@REF). Some form of recombination within the amplified region could explain this phenomenon, although the exact nature of t</w:t>
      </w:r>
      <w:r w:rsidR="00685935">
        <w:t>he recombination remains uncertain</w:t>
      </w:r>
      <w:r>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143AF4">
        <w:t xml:space="preserve"> (@@REF), thus </w:t>
      </w:r>
      <w:r w:rsidR="00DC4403">
        <w:t>the sequence data presented here provide</w:t>
      </w:r>
      <w:r w:rsidR="00143AF4">
        <w:t xml:space="preserve"> an opportunity to </w:t>
      </w:r>
      <w:r w:rsidR="00F57A57">
        <w:t>elaborate on</w:t>
      </w:r>
      <w:r w:rsidR="004925F5">
        <w:t xml:space="preserve"> previous results for HB3xDd2 and extend the analysis of CNV transmission to 3D7xHB3 and 7G8xGB4</w:t>
      </w:r>
      <w:r w:rsidR="00143AF4">
        <w:t>.</w:t>
      </w:r>
      <w:r w:rsidR="00F57A57">
        <w:t xml:space="preserve"> </w:t>
      </w:r>
    </w:p>
    <w:p w:rsidR="004925F5" w:rsidRDefault="00A87178" w:rsidP="004925F5">
      <w:r w:rsidRPr="00143AF4">
        <w:t>We</w:t>
      </w:r>
      <w:r>
        <w:t xml:space="preserve"> combined data on depth of sequence coverage </w:t>
      </w:r>
      <w:r w:rsidR="00143AF4">
        <w:t>and the orientation of aligned read pairs (@@REF) to study CNV alleles in all three crosses. The sequence data confirmed</w:t>
      </w:r>
      <w:r w:rsidR="005A420C">
        <w:t xml:space="preserve"> a</w:t>
      </w:r>
      <w:r w:rsidR="00143AF4">
        <w:t xml:space="preserve"> three-fold amplification in Dd2 spanning </w:t>
      </w:r>
      <w:r w:rsidR="00143AF4">
        <w:rPr>
          <w:i/>
        </w:rPr>
        <w:t>mdr1</w:t>
      </w:r>
      <w:r w:rsidR="00143AF4">
        <w:t xml:space="preserve"> and </w:t>
      </w:r>
      <w:r w:rsidR="005A420C">
        <w:t>transmission</w:t>
      </w:r>
      <w:r w:rsidR="00143AF4">
        <w:t xml:space="preserve"> </w:t>
      </w:r>
      <w:r w:rsidR="00143AF4">
        <w:t xml:space="preserve">as either 2 or 3 copies </w:t>
      </w:r>
      <w:r w:rsidR="00143AF4">
        <w:t>to</w:t>
      </w:r>
      <w:r w:rsidR="004925F5">
        <w:t xml:space="preserve"> 14 progeny of HB3x</w:t>
      </w:r>
      <w:r w:rsidR="00143AF4">
        <w:t>Dd2</w:t>
      </w:r>
      <w:r w:rsidR="00143AF4">
        <w:t xml:space="preserve"> (Figure @@SN). </w:t>
      </w:r>
      <w:r w:rsidR="005A420C">
        <w:t xml:space="preserve">Evidence for amplifications spanning </w:t>
      </w:r>
      <w:r w:rsidR="005A420C">
        <w:rPr>
          <w:i/>
        </w:rPr>
        <w:t>ghc1</w:t>
      </w:r>
      <w:r w:rsidR="005A420C">
        <w:t xml:space="preserve"> was also clear in all parental clones (Figure 4). The 3D7 reference genome has only a single copy of </w:t>
      </w:r>
      <w:r w:rsidR="005A420C" w:rsidRPr="005A420C">
        <w:rPr>
          <w:i/>
        </w:rPr>
        <w:t>gch1</w:t>
      </w:r>
      <w:r w:rsidR="005A420C">
        <w:t>, however all studies including ours have found t</w:t>
      </w:r>
      <w:r w:rsidR="005A420C" w:rsidRPr="005A420C">
        <w:t>he</w:t>
      </w:r>
      <w:r w:rsidR="005A420C">
        <w:t xml:space="preserve"> 3D7 </w:t>
      </w:r>
      <w:r w:rsidR="00DC4403">
        <w:t xml:space="preserve">clone to carry </w:t>
      </w:r>
      <w:r w:rsidR="005A420C">
        <w:t xml:space="preserve">multiple copies of </w:t>
      </w:r>
      <w:r w:rsidR="005A420C" w:rsidRPr="005A420C">
        <w:rPr>
          <w:i/>
        </w:rPr>
        <w:t>gch1</w:t>
      </w:r>
      <w:r w:rsidR="005A420C">
        <w:t xml:space="preserve">, suggesting an error in the reference (@@REFs).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confirming previous findings (@@REFs). Alignment of re</w:t>
      </w:r>
      <w:r w:rsidR="00F57A57">
        <w:t xml:space="preserve">ad pairs indicated that </w:t>
      </w:r>
      <w:r w:rsidR="00DC4403">
        <w:t>the Dd2 amplification was arranged as a tandem inversion, whereas 3D7, HB3 and 7G8 carried tandem duplications, adding further evidence for the independent origins of these CNV alleles (@@REFs).</w:t>
      </w:r>
      <w:r w:rsidR="004925F5">
        <w:t xml:space="preserve"> </w:t>
      </w:r>
      <w:r w:rsidR="004925F5">
        <w:t>The HB3(2) sample appeared to be a mixture with approximately 20% of parasites retaining the duplication found in HB3(1) and 80% having no amplification</w:t>
      </w:r>
      <w:r w:rsidR="004925F5">
        <w:t xml:space="preserve">, which is not unexpected given previous reports </w:t>
      </w:r>
      <w:r w:rsidR="004925F5">
        <w:lastRenderedPageBreak/>
        <w:t>that amplifications can be lost in culture (@@REF)</w:t>
      </w:r>
      <w:r w:rsidR="004925F5">
        <w:t>. T</w:t>
      </w:r>
      <w:r w:rsidR="004925F5">
        <w:t xml:space="preserve">ransmission of </w:t>
      </w:r>
      <w:r w:rsidR="004925F5" w:rsidRPr="005833BA">
        <w:rPr>
          <w:i/>
        </w:rPr>
        <w:t>gch1</w:t>
      </w:r>
      <w:r w:rsidR="004925F5">
        <w:t xml:space="preserve"> CNV</w:t>
      </w:r>
      <w:r w:rsidR="004925F5">
        <w:t xml:space="preserve"> allele</w:t>
      </w:r>
      <w:r w:rsidR="004925F5">
        <w:t xml:space="preserve">s </w:t>
      </w:r>
      <w:r w:rsidR="004925F5">
        <w:t xml:space="preserve">was consistent with Mendelian segregation </w:t>
      </w:r>
      <w:r w:rsidR="004925F5">
        <w:t>in the progeny of all three crosses except for two progeny of 3D7 x HB3 (C05, C06) and one progeny of HB3 x Dd2 (CH3_61) where both parental alleles appeared to be inherited together</w:t>
      </w:r>
      <w:r w:rsidR="004925F5">
        <w:t xml:space="preserve"> (Figure @@X)</w:t>
      </w:r>
      <w:r w:rsidR="004925F5">
        <w:t>.</w:t>
      </w:r>
    </w:p>
    <w:p w:rsidR="00043C58" w:rsidRPr="00653393" w:rsidRDefault="00DF4B94" w:rsidP="00DF4B94">
      <w:pPr>
        <w:pStyle w:val="Heading4"/>
      </w:pPr>
      <w:r>
        <w:t xml:space="preserve">Recombination within amplified regions leads to pseudo-heterozygosity </w:t>
      </w:r>
    </w:p>
    <w:p w:rsidR="00685935" w:rsidRDefault="00581853" w:rsidP="00AE555C">
      <w:r>
        <w:t>To further explore the 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 (</w:t>
      </w:r>
      <w:r>
        <w:t>F</w:t>
      </w:r>
      <w:r w:rsidR="00242BE4">
        <w:t>igure 5</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t>
      </w:r>
      <w:r w:rsidR="00C4455E">
        <w:t xml:space="preserve">Within </w:t>
      </w:r>
      <w:r w:rsidR="00C4455E">
        <w:t>a region</w:t>
      </w:r>
      <w:r w:rsidR="00C4455E">
        <w:t xml:space="preserve"> of pseudo-heterozygosity</w:t>
      </w:r>
      <w:r w:rsidR="003A7A20">
        <w:t>,</w:t>
      </w:r>
      <w:r w:rsidR="00C4455E">
        <w:t xml:space="preserve"> reads supporting each parental allele should appear in a roughly 1:1 ratio, whereas elsewhere one or the other parental allele should be found almost exclusively.</w:t>
      </w:r>
      <w:r w:rsidR="003A7A20">
        <w:t xml:space="preserve"> </w:t>
      </w:r>
    </w:p>
    <w:p w:rsidR="00901FE9" w:rsidRDefault="00DF4B94" w:rsidP="00AE555C">
      <w:bookmarkStart w:id="4" w:name="_GoBack"/>
      <w:bookmarkEnd w:id="4"/>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t>). The most parsimonious explanation is that a single crossover occurred within the reg</w:t>
      </w:r>
      <w:r w:rsidR="00242BE4">
        <w:t>ion duplicated in HB3</w:t>
      </w:r>
      <w:r w:rsidR="008579AE">
        <w:t xml:space="preserve"> (</w:t>
      </w:r>
      <w:r w:rsidR="00C4455E">
        <w:t>F</w:t>
      </w:r>
      <w:r w:rsidR="008579AE">
        <w:t>igure 5)</w:t>
      </w:r>
      <w:r w:rsidR="00242BE4">
        <w:t>.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w:t>
      </w:r>
      <w:r w:rsidR="00C4455E">
        <w:t>F</w:t>
      </w:r>
      <w:r w:rsidR="00242BE4">
        <w:t>igure 4</w:t>
      </w:r>
      <w:r>
        <w:t>). This is harder to explain, as it would require two crossover events at or close to the borders of the duplicated region</w:t>
      </w:r>
      <w:r w:rsidR="008579AE">
        <w:t xml:space="preserve"> (</w:t>
      </w:r>
      <w:r w:rsidR="00C4455E">
        <w:t xml:space="preserve">Figure </w:t>
      </w:r>
      <w:r w:rsidR="008579AE">
        <w:t>@@</w:t>
      </w:r>
      <w:r w:rsidR="00C4455E">
        <w:t>SN</w:t>
      </w:r>
      <w:r w:rsidR="008579AE">
        <w:t>)</w:t>
      </w:r>
      <w:r>
        <w:t xml:space="preserve">, which </w:t>
      </w:r>
      <w:r w:rsidR="00C4455E">
        <w:t>would seem</w:t>
      </w:r>
      <w:r>
        <w:t xml:space="preserve"> improbable unless the CNV breakpoints are also p</w:t>
      </w:r>
      <w:r w:rsidR="002B5CBF">
        <w:t>rone to meiotic crossover</w:t>
      </w:r>
      <w:r w:rsidR="000C3978">
        <w:t xml:space="preserve"> </w:t>
      </w:r>
      <w:r w:rsidR="00535AC6">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535AC6">
        <w:fldChar w:fldCharType="separate"/>
      </w:r>
      <w:r w:rsidR="00194EE4" w:rsidRPr="00194EE4">
        <w:rPr>
          <w:noProof/>
        </w:rPr>
        <w:t>(Völker et al. 2010)</w:t>
      </w:r>
      <w:r w:rsidR="00535AC6">
        <w:fldChar w:fldCharType="end"/>
      </w:r>
      <w:r>
        <w:t xml:space="preserve">. An alternative explanation is that the </w:t>
      </w:r>
      <w:r w:rsidR="00C4455E">
        <w:t xml:space="preserve">HB3 </w:t>
      </w:r>
      <w:r>
        <w:t xml:space="preserve">CNV is not </w:t>
      </w:r>
      <w:proofErr w:type="gramStart"/>
      <w:r>
        <w:t>a tandem</w:t>
      </w:r>
      <w:proofErr w:type="gramEnd"/>
      <w:r>
        <w:t xml:space="preserve"> duplication and one copy of the region has been translocated to a different chromosome, however read orientation evidence 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t>). Two separate regions of heterozygosity were visible at either ends of the HB3 duplicated region, which can be explained if two crossover events occurred</w:t>
      </w:r>
      <w:r w:rsidR="008579AE">
        <w:t xml:space="preserve"> (</w:t>
      </w:r>
      <w:r w:rsidR="00C4455E">
        <w:t>F</w:t>
      </w:r>
      <w:r w:rsidR="008579AE">
        <w:t>igure @@</w:t>
      </w:r>
      <w:r w:rsidR="00C4455E">
        <w:t>S</w:t>
      </w:r>
      <w:r w:rsidR="008579AE">
        <w:t>N)</w:t>
      </w:r>
      <w:r>
        <w:t xml:space="preserve">.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In addition to </w:t>
      </w:r>
      <w:r>
        <w:lastRenderedPageBreak/>
        <w:t xml:space="preserve">these three cases, we found two further progeny of HB3 x Dd2 where crossovers occurred within the 82kb region spanning </w:t>
      </w:r>
      <w:r w:rsidR="00EE0300" w:rsidRPr="00DD329D">
        <w:rPr>
          <w:i/>
        </w:rPr>
        <w:t>mdr</w:t>
      </w:r>
      <w:r w:rsidR="0053348F" w:rsidRPr="00DD329D">
        <w:rPr>
          <w:i/>
        </w:rPr>
        <w:t>1</w:t>
      </w:r>
      <w:r w:rsidR="002B5CBF">
        <w:rPr>
          <w:i/>
        </w:rPr>
        <w:t xml:space="preserve"> </w:t>
      </w:r>
      <w:r w:rsidR="00607AA0" w:rsidRPr="00607AA0">
        <w:t>on chromosome 5</w:t>
      </w:r>
      <w:r w:rsidR="00607AA0">
        <w:rPr>
          <w:i/>
        </w:rPr>
        <w:t xml:space="preserve"> </w:t>
      </w:r>
      <w:r>
        <w:t xml:space="preserve">that is amplified in Dd2 (supplementary figure @@N). 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 xml:space="preserve">itself, both of which are consistent with a single crossover having occurred within the amplified region. </w:t>
      </w:r>
      <w:r w:rsidR="00C4455E">
        <w:t xml:space="preserve">We discuss below the </w:t>
      </w:r>
      <w:r w:rsidR="00AE555C">
        <w:t xml:space="preserve">evolutionary implications </w:t>
      </w:r>
      <w:r w:rsidR="00607AA0">
        <w:t xml:space="preserve">of </w:t>
      </w:r>
      <w:r w:rsidR="003A7A20">
        <w:t>these results</w:t>
      </w:r>
      <w:r w:rsidR="00C4455E">
        <w:t>.</w:t>
      </w:r>
      <w:r w:rsidR="002B5CBF">
        <w:t xml:space="preserve"> </w:t>
      </w:r>
    </w:p>
    <w:p w:rsidR="00F428AA" w:rsidRDefault="00F428AA" w:rsidP="00F428AA">
      <w:pPr>
        <w:pStyle w:val="Heading3"/>
      </w:pPr>
      <w:r>
        <w:t>A web application to facilitate data exploration and re-use</w:t>
      </w:r>
    </w:p>
    <w:p w:rsidR="00F428AA" w:rsidRPr="00F428AA" w:rsidRDefault="00F428AA" w:rsidP="00F428AA">
      <w:r>
        <w:t>To facilitate re-use of the data reported here, we developed a web application</w:t>
      </w:r>
      <w:r w:rsidR="00607AA0">
        <w:t xml:space="preserve"> that</w:t>
      </w:r>
      <w:r>
        <w:t xml:space="preserve"> provides a number of tools for intuitive, interactive data exploration, available at </w:t>
      </w:r>
      <w:hyperlink r:id="rId10" w:history="1">
        <w:r w:rsidRPr="006F0B99">
          <w:rPr>
            <w:rStyle w:val="Hyperlink"/>
          </w:rPr>
          <w:t>http://www.malariagen.net/apps/pf-crosses</w:t>
        </w:r>
      </w:hyperlink>
      <w:r>
        <w:t>. The application includes a tool for browsing and querying a table of variants for each call set; a tool for visualising and browsing the genotype call</w:t>
      </w:r>
      <w:r w:rsidR="0043059A">
        <w:t xml:space="preserve">s at individual samples and </w:t>
      </w:r>
      <w:r>
        <w:t xml:space="preserve">patterns of </w:t>
      </w:r>
      <w:r w:rsidR="0043059A">
        <w:t xml:space="preserve">inheritance and </w:t>
      </w:r>
      <w:r w:rsidR="008579AE">
        <w:t>recombination within each</w:t>
      </w:r>
      <w:r>
        <w:t xml:space="preserve"> cross; a tool for browsing the genome, allowing the location of variants to </w:t>
      </w:r>
      <w:r w:rsidR="00FC2174">
        <w:t xml:space="preserve">be </w:t>
      </w:r>
      <w:r>
        <w:t xml:space="preserve">viewed in the context of genome features and </w:t>
      </w:r>
      <w:r w:rsidR="003E6777">
        <w:t>alignment metrics</w:t>
      </w:r>
      <w:r>
        <w:t xml:space="preserve">; and a browser for visualising the sequence alignments themselves, implemented by embedding the </w:t>
      </w:r>
      <w:proofErr w:type="spellStart"/>
      <w:r>
        <w:t>LookSeq</w:t>
      </w:r>
      <w:proofErr w:type="spellEnd"/>
      <w:r>
        <w:t xml:space="preserve"> software</w:t>
      </w:r>
      <w:r w:rsidR="006C6A25">
        <w:t xml:space="preserve"> </w:t>
      </w:r>
      <w:r w:rsidR="00535AC6">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535AC6">
        <w:fldChar w:fldCharType="separate"/>
      </w:r>
      <w:r w:rsidR="006C6A25" w:rsidRPr="006C6A25">
        <w:rPr>
          <w:noProof/>
        </w:rPr>
        <w:t>(Manske &amp; Kwiatkowski 2009)</w:t>
      </w:r>
      <w:r w:rsidR="00535AC6">
        <w:fldChar w:fldCharType="end"/>
      </w:r>
      <w:r>
        <w:t>. The underlying technologies for this web application are being developed as a generic framework so that they can be used with other datasets, as part o</w:t>
      </w:r>
      <w:r w:rsidR="00572EC2">
        <w:t>f an open source project</w:t>
      </w:r>
      <w:r w:rsidR="00572EC2">
        <w:rPr>
          <w:rStyle w:val="FootnoteReference"/>
        </w:rPr>
        <w:footnoteReference w:id="11"/>
      </w:r>
      <w:r>
        <w:t xml:space="preserve"> that will be described in detail elsewhere.</w:t>
      </w:r>
    </w:p>
    <w:p w:rsidR="009E1600" w:rsidRDefault="009E1600" w:rsidP="009E1600">
      <w:pPr>
        <w:pStyle w:val="Heading2"/>
      </w:pPr>
      <w:r>
        <w:t>Discussion</w:t>
      </w:r>
    </w:p>
    <w:p w:rsidR="00097BD4" w:rsidRDefault="00097BD4" w:rsidP="009E1600">
      <w:r>
        <w:t xml:space="preserve">@@TODO </w:t>
      </w:r>
      <w:proofErr w:type="gramStart"/>
      <w:r>
        <w:t>discuss</w:t>
      </w:r>
      <w:proofErr w:type="gramEnd"/>
      <w:r>
        <w:t xml:space="preserve"> apparent preference for recombination in coding regions, due to higher GC?</w:t>
      </w:r>
    </w:p>
    <w:p w:rsidR="00097BD4" w:rsidRDefault="00684E88" w:rsidP="009E1600">
      <w:r>
        <w:t xml:space="preserve">@@TODO find a home for CNV discussion text ... Amplifications spanning </w:t>
      </w:r>
      <w:r w:rsidRPr="00DD329D">
        <w:rPr>
          <w:i/>
        </w:rPr>
        <w:t>mdr1</w:t>
      </w:r>
      <w:r>
        <w:t xml:space="preserve"> are found in clinical isolates, particularly from South-East Asia, and both point mutations and amplifications of </w:t>
      </w:r>
      <w:r w:rsidRPr="00DD329D">
        <w:rPr>
          <w:i/>
        </w:rPr>
        <w:t>mdr1</w:t>
      </w:r>
      <w:r>
        <w:t xml:space="preserve"> have been shown to alter sensitivity to a range of drugs </w:t>
      </w:r>
      <w:r>
        <w:fldChar w:fldCharType="begin" w:fldLock="1"/>
      </w:r>
      <w:r>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Price et al. 2004; Anderson et al. 2009)", "plainTextFormattedCitation" : "(Price et al. 2004; Anderson et al. 2009)", "previouslyFormattedCitation" : "(Price et al. 2004; Anderson et al. 2009)" }, "properties" : { "noteIndex" : 0 }, "schema" : "https://github.com/citation-style-language/schema/raw/master/csl-citation.json" }</w:instrText>
      </w:r>
      <w:r>
        <w:fldChar w:fldCharType="separate"/>
      </w:r>
      <w:r w:rsidRPr="00FB69B5">
        <w:rPr>
          <w:noProof/>
        </w:rPr>
        <w:t>(Price et al. 2004; Anderson et al. 2009)</w:t>
      </w:r>
      <w:r>
        <w:fldChar w:fldCharType="end"/>
      </w:r>
      <w:r>
        <w:t>.</w:t>
      </w:r>
    </w:p>
    <w:p w:rsidR="00760802" w:rsidRDefault="00FF6BE6" w:rsidP="009E1600">
      <w:r>
        <w:t>W</w:t>
      </w:r>
      <w:r w:rsidR="00C81D5D">
        <w:t xml:space="preserve">e have </w:t>
      </w:r>
      <w:r w:rsidR="00DF77B0">
        <w:t>presented</w:t>
      </w:r>
      <w:r w:rsidR="00C81D5D">
        <w:t xml:space="preserve"> a resource comprising deep sequence data for three </w:t>
      </w:r>
      <w:r w:rsidR="00C81D5D">
        <w:rPr>
          <w:i/>
        </w:rPr>
        <w:t xml:space="preserve">P. falciparum </w:t>
      </w:r>
      <w:r w:rsidR="00C81D5D">
        <w:t xml:space="preserve">genetic crosses. These three crosses are a unique asset in the study of </w:t>
      </w:r>
      <w:r w:rsidR="00C81D5D" w:rsidRPr="00F428AA">
        <w:rPr>
          <w:i/>
        </w:rPr>
        <w:t>P. falciparum</w:t>
      </w:r>
      <w:r w:rsidR="00C81D5D">
        <w:t xml:space="preserve"> and remain an important </w:t>
      </w:r>
      <w:r w:rsidR="00381C07">
        <w:t>resource</w:t>
      </w:r>
      <w:r w:rsidR="00C81D5D">
        <w:t xml:space="preserve"> for experimental </w:t>
      </w:r>
      <w:r w:rsidR="00381C07">
        <w:t xml:space="preserve">and genome </w:t>
      </w:r>
      <w:r w:rsidR="00C81D5D">
        <w:t xml:space="preserve">biology. The development of sequencing technology </w:t>
      </w:r>
      <w:r w:rsidR="00760802">
        <w:t>continues apace,</w:t>
      </w:r>
      <w:r w:rsidR="00C81D5D">
        <w:t xml:space="preserve"> and </w:t>
      </w:r>
      <w:r w:rsidR="00760802">
        <w:t>with</w:t>
      </w:r>
      <w:r w:rsidR="00C81D5D">
        <w:t xml:space="preserve">in the next few years it </w:t>
      </w:r>
      <w:r w:rsidR="009A32D6">
        <w:t>may</w:t>
      </w:r>
      <w:r w:rsidR="00C81D5D">
        <w:t xml:space="preserve"> be possible to </w:t>
      </w:r>
      <w:r w:rsidR="00760802">
        <w:t xml:space="preserve">re-sequence these crosses with longer reads and ultimately to fully assemble genomes for all parents and progeny. </w:t>
      </w:r>
      <w:r w:rsidR="00381C07">
        <w:t xml:space="preserve">Meanwhile, </w:t>
      </w:r>
      <w:r w:rsidR="00760802">
        <w:t xml:space="preserve">these data </w:t>
      </w:r>
      <w:r w:rsidR="00381C07">
        <w:t xml:space="preserve">are </w:t>
      </w:r>
      <w:r w:rsidR="00760802">
        <w:t xml:space="preserve">a valuable foundation for studies </w:t>
      </w:r>
      <w:r w:rsidR="00381C07">
        <w:t xml:space="preserve">that use </w:t>
      </w:r>
      <w:r w:rsidR="00760802">
        <w:t xml:space="preserve">current sequencing technology to </w:t>
      </w:r>
      <w:r w:rsidR="00381C07">
        <w:t xml:space="preserve">investigate </w:t>
      </w:r>
      <w:r w:rsidR="00760802" w:rsidRPr="00760802">
        <w:rPr>
          <w:i/>
        </w:rPr>
        <w:t>P. falciparum</w:t>
      </w:r>
      <w:r w:rsidR="00760802">
        <w:t xml:space="preserve"> in the lab and the field, </w:t>
      </w:r>
      <w:r w:rsidR="00381C07">
        <w:t xml:space="preserve">and provide </w:t>
      </w:r>
      <w:r w:rsidR="00760802">
        <w:t>a useful benchmark against which new sequencing technologies and methods for variant discovery and assembly can be evaluated.</w:t>
      </w:r>
    </w:p>
    <w:p w:rsidR="00E224EF" w:rsidRDefault="00607AA0" w:rsidP="009E1600">
      <w:r>
        <w:lastRenderedPageBreak/>
        <w:t>U</w:t>
      </w:r>
      <w:r w:rsidR="00E224EF">
        <w:t>s</w:t>
      </w:r>
      <w:r>
        <w:t>ing</w:t>
      </w:r>
      <w:r w:rsidR="00E224EF">
        <w:t xml:space="preserve"> a combination of alignment and assembly methods </w:t>
      </w:r>
      <w:r>
        <w:t>we have</w:t>
      </w:r>
      <w:r w:rsidR="00E224EF">
        <w:t xml:space="preserve"> construct</w:t>
      </w:r>
      <w:r>
        <w:t>ed</w:t>
      </w:r>
      <w:r w:rsidR="00E224EF">
        <w:t xml:space="preserve"> a high resolution map of genome variation within each cross, integrating SNP, </w:t>
      </w:r>
      <w:r w:rsidR="00F230BE">
        <w:t>INDEL</w:t>
      </w:r>
      <w:r w:rsidR="00E224EF">
        <w:t xml:space="preserve"> and complex polymorphisms, and spanning both coding and non-coding regions of the core genome. These data have been calibrated using Mendelian errors and </w:t>
      </w:r>
      <w:r w:rsidR="00381C07">
        <w:t xml:space="preserve">verified </w:t>
      </w:r>
      <w:r w:rsidR="00E224EF">
        <w:t xml:space="preserve">using sequencing of biological replicates, and thus represent a well-validated resource. They demonstrate that </w:t>
      </w:r>
      <w:r w:rsidR="00F230BE">
        <w:t>INDEL</w:t>
      </w:r>
      <w:r w:rsidR="00E224EF">
        <w:t xml:space="preserve">s are </w:t>
      </w:r>
      <w:r w:rsidR="00DF2176">
        <w:t xml:space="preserve">the most abundant form of polymorphism within </w:t>
      </w:r>
      <w:r w:rsidR="00E224EF">
        <w:t xml:space="preserve">the core genome, </w:t>
      </w:r>
      <w:r w:rsidR="00DF2176">
        <w:t xml:space="preserve">in stark contrast to other eukaryotes for which genome-wide data are available. </w:t>
      </w:r>
      <w:r w:rsidR="0043059A">
        <w:t>This</w:t>
      </w:r>
      <w:r w:rsidR="00943113">
        <w:t xml:space="preserve"> is perhaps not surprising, </w:t>
      </w:r>
      <w:r w:rsidR="00381C07">
        <w:t>considering</w:t>
      </w:r>
      <w:r w:rsidR="00943113">
        <w:t xml:space="preserve"> the abundance of tandem repeats and </w:t>
      </w:r>
      <w:r w:rsidR="00142C02">
        <w:t xml:space="preserve">other </w:t>
      </w:r>
      <w:r w:rsidR="00943113">
        <w:t>low complexity sequence</w:t>
      </w:r>
      <w:r w:rsidR="00142C02">
        <w:t>s</w:t>
      </w:r>
      <w:r w:rsidR="00943113">
        <w:t xml:space="preserve"> in both coding and non-coding regions of the </w:t>
      </w:r>
      <w:r w:rsidR="00943113" w:rsidRPr="00943113">
        <w:rPr>
          <w:i/>
        </w:rPr>
        <w:t>P. falciparum</w:t>
      </w:r>
      <w:r w:rsidR="00943113">
        <w:t xml:space="preserve"> genome </w:t>
      </w:r>
      <w:r w:rsidR="00535AC6">
        <w:fldChar w:fldCharType="begin" w:fldLock="1"/>
      </w:r>
      <w:r w:rsidR="00114AB5">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2", "issued" : { "date-parts" : [ [ "2006", "8", "15" ] ] }, "page" : "19-30", "title" : "On the abundance, amino acid composition, and evolutionary dynamics of low-complexity regions in proteins.", "type" : "article-journal", "volume" : "378" }, "uris" : [ "http://www.mendeley.com/documents/?uuid=344cd970-f232-419b-a389-2aa0c31b7e99" ] }, { "id" : "ITEM-3",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3",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4",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4",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Gardner et al. 2002; DePristo et al. 2006; Zilversmit et al. 2010; Muralidharan &amp; Goldberg 2013)", "plainTextFormattedCitation" : "(Gardner et al. 2002; DePristo et al. 2006; Zilversmit et al. 2010; Muralidharan &amp; Goldberg 2013)", "previouslyFormattedCitation" : "(Gardner et al. 2002; DePristo et al. 2006; Zilversmit et al. 2010; Muralidharan &amp; Goldberg 2013)" }, "properties" : { "noteIndex" : 0 }, "schema" : "https://github.com/citation-style-language/schema/raw/master/csl-citation.json" }</w:instrText>
      </w:r>
      <w:r w:rsidR="00535AC6">
        <w:fldChar w:fldCharType="separate"/>
      </w:r>
      <w:r w:rsidR="00114AB5" w:rsidRPr="00114AB5">
        <w:rPr>
          <w:noProof/>
        </w:rPr>
        <w:t>(Gardner et al. 2002; DePristo et al. 2006; Zilversmit et al. 2010; Muralidharan &amp; Goldberg 2013)</w:t>
      </w:r>
      <w:r w:rsidR="00535AC6">
        <w:fldChar w:fldCharType="end"/>
      </w:r>
      <w:r w:rsidR="00943113">
        <w:t xml:space="preserve"> and </w:t>
      </w:r>
      <w:r w:rsidR="00381C07">
        <w:t xml:space="preserve">the evidence that replication slippage causes high variability in </w:t>
      </w:r>
      <w:r w:rsidR="00943113">
        <w:t xml:space="preserve">short tandem repeats </w:t>
      </w:r>
      <w:r w:rsidR="00535AC6">
        <w:fldChar w:fldCharType="begin" w:fldLock="1"/>
      </w:r>
      <w:r w:rsidR="00142C02">
        <w:instrText>ADDIN CSL_CITATION { "citationItems" : [ { "id" : "ITEM-1",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1",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id" : "ITEM-2",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2",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Lovett 2004; Li et al. 2002; Tan et al. 2010)", "plainTextFormattedCitation" : "(Lovett 2004; Li et al. 2002; Tan et al. 2010)", "previouslyFormattedCitation" : "(Lovett 2004; Li et al. 2002; Tan et al. 2010)" }, "properties" : { "noteIndex" : 0 }, "schema" : "https://github.com/citation-style-language/schema/raw/master/csl-citation.json" }</w:instrText>
      </w:r>
      <w:r w:rsidR="00535AC6">
        <w:fldChar w:fldCharType="separate"/>
      </w:r>
      <w:r w:rsidR="00114AB5" w:rsidRPr="00114AB5">
        <w:rPr>
          <w:noProof/>
        </w:rPr>
        <w:t>(Lovett 2004; Li et al. 2002; Tan et al. 2010)</w:t>
      </w:r>
      <w:r w:rsidR="00535AC6">
        <w:fldChar w:fldCharType="end"/>
      </w:r>
      <w:r w:rsidR="00943113">
        <w:t xml:space="preserve">. Nevertheless, </w:t>
      </w:r>
      <w:r w:rsidR="00381C07">
        <w:t xml:space="preserve">the </w:t>
      </w:r>
      <w:r w:rsidR="00943113">
        <w:t xml:space="preserve">comprehensive data on </w:t>
      </w:r>
      <w:r w:rsidR="00F230BE">
        <w:t>INDEL</w:t>
      </w:r>
      <w:r w:rsidR="00943113">
        <w:t xml:space="preserve"> variation </w:t>
      </w:r>
      <w:r w:rsidR="00381C07">
        <w:t xml:space="preserve">presented here fill </w:t>
      </w:r>
      <w:r w:rsidR="00943113">
        <w:t xml:space="preserve">an important </w:t>
      </w:r>
      <w:r w:rsidR="00381C07">
        <w:t>gap in current knowledge.  The</w:t>
      </w:r>
      <w:r w:rsidR="00943113">
        <w:t xml:space="preserve"> data</w:t>
      </w:r>
      <w:r w:rsidR="00DF2176">
        <w:t xml:space="preserve"> also provide the first genome-wide view of non-coding variation, which is almost completely unexplored in </w:t>
      </w:r>
      <w:r w:rsidR="00DF2176" w:rsidRPr="00DF2176">
        <w:rPr>
          <w:i/>
        </w:rPr>
        <w:t>P. falciparum</w:t>
      </w:r>
      <w:r w:rsidR="00DF2176">
        <w:t>, yet could have important phenotypic consequences</w:t>
      </w:r>
      <w:r w:rsidR="00C95BB5">
        <w:t xml:space="preserve"> </w:t>
      </w:r>
      <w:r w:rsidR="00535AC6">
        <w:fldChar w:fldCharType="begin" w:fldLock="1"/>
      </w:r>
      <w:r w:rsidR="007A13ED">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plainTextFormattedCitation" : "(Mok et al. 2014)", "previouslyFormattedCitation" : "(Mok et al. 2014)" }, "properties" : { "noteIndex" : 0 }, "schema" : "https://github.com/citation-style-language/schema/raw/master/csl-citation.json" }</w:instrText>
      </w:r>
      <w:r w:rsidR="00535AC6">
        <w:fldChar w:fldCharType="separate"/>
      </w:r>
      <w:r w:rsidR="007A13ED" w:rsidRPr="007A13ED">
        <w:rPr>
          <w:noProof/>
        </w:rPr>
        <w:t>(Mok et al. 2014)</w:t>
      </w:r>
      <w:r w:rsidR="00535AC6">
        <w:fldChar w:fldCharType="end"/>
      </w:r>
      <w:r w:rsidR="00DF2176">
        <w:t>.</w:t>
      </w:r>
      <w:r w:rsidR="007A13ED">
        <w:t xml:space="preserve"> </w:t>
      </w:r>
      <w:r w:rsidR="00C95BB5">
        <w:t>I</w:t>
      </w:r>
      <w:r w:rsidR="00DF2176">
        <w:t>ncreased expression of genes through copy number amplification is known to be an important component of resistance to anti-malarial compounds</w:t>
      </w:r>
      <w:r w:rsidR="00142C02">
        <w:t xml:space="preserve"> </w:t>
      </w:r>
      <w:r w:rsidR="00535AC6">
        <w:fldChar w:fldCharType="begin" w:fldLock="1"/>
      </w:r>
      <w:r w:rsidR="00C95BB5">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Price et al. 2004; Heinberg et al. 2013)", "plainTextFormattedCitation" : "(Price et al. 2004; Heinberg et al. 2013)", "previouslyFormattedCitation" : "(Price et al. 2004; Heinberg et al. 2013)" }, "properties" : { "noteIndex" : 0 }, "schema" : "https://github.com/citation-style-language/schema/raw/master/csl-citation.json" }</w:instrText>
      </w:r>
      <w:r w:rsidR="00535AC6">
        <w:fldChar w:fldCharType="separate"/>
      </w:r>
      <w:r w:rsidR="00142C02" w:rsidRPr="00142C02">
        <w:rPr>
          <w:noProof/>
        </w:rPr>
        <w:t>(Price et al. 2004; Heinberg et al. 2013)</w:t>
      </w:r>
      <w:r w:rsidR="00535AC6">
        <w:fldChar w:fldCharType="end"/>
      </w:r>
      <w:r w:rsidR="00381C07">
        <w:t xml:space="preserve"> although</w:t>
      </w:r>
      <w:r w:rsidR="00DF2176">
        <w:t xml:space="preserve"> comparable increases </w:t>
      </w:r>
      <w:r w:rsidR="00381C07">
        <w:t xml:space="preserve">of </w:t>
      </w:r>
      <w:r w:rsidR="00DF2176">
        <w:t>expression can also be obtained through variation in promoter and regulatory elements</w:t>
      </w:r>
      <w:r w:rsidR="007C506F">
        <w:t xml:space="preserve"> </w:t>
      </w:r>
      <w:r w:rsidR="00535AC6">
        <w:fldChar w:fldCharType="begin" w:fldLock="1"/>
      </w:r>
      <w:r w:rsidR="00622F1D">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Li et al. 2002; Anderson et al. 2009)", "plainTextFormattedCitation" : "(Li et al. 2002; Anderson et al. 2009)", "previouslyFormattedCitation" : "(Li et al. 2002; Anderson et al. 2009)" }, "properties" : { "noteIndex" : 0 }, "schema" : "https://github.com/citation-style-language/schema/raw/master/csl-citation.json" }</w:instrText>
      </w:r>
      <w:r w:rsidR="00535AC6">
        <w:fldChar w:fldCharType="separate"/>
      </w:r>
      <w:r w:rsidR="001301E2" w:rsidRPr="001301E2">
        <w:rPr>
          <w:noProof/>
        </w:rPr>
        <w:t>(Li et al. 2002; Anderson et al. 2009)</w:t>
      </w:r>
      <w:r w:rsidR="00535AC6">
        <w:fldChar w:fldCharType="end"/>
      </w:r>
      <w:r w:rsidR="00DF2176">
        <w:t xml:space="preserve">. </w:t>
      </w:r>
      <w:r w:rsidR="007A13ED">
        <w:t xml:space="preserve">In particular, short tandem repeat length variations within regulatory elements are known to affect gene activity across a number of species </w:t>
      </w:r>
      <w:r w:rsidR="00535AC6">
        <w:fldChar w:fldCharType="begin" w:fldLock="1"/>
      </w:r>
      <w:r w:rsidR="001301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535AC6">
        <w:fldChar w:fldCharType="separate"/>
      </w:r>
      <w:r w:rsidR="007A13ED" w:rsidRPr="007A13ED">
        <w:rPr>
          <w:noProof/>
        </w:rPr>
        <w:t>(Li et al. 2002)</w:t>
      </w:r>
      <w:r w:rsidR="00535AC6">
        <w:fldChar w:fldCharType="end"/>
      </w:r>
      <w:r w:rsidR="007A13ED">
        <w:t xml:space="preserve">. </w:t>
      </w:r>
      <w:r w:rsidR="00DF2176">
        <w:t xml:space="preserve">We </w:t>
      </w:r>
      <w:r w:rsidR="00DF77B0">
        <w:t>found</w:t>
      </w:r>
      <w:r w:rsidR="00DF2176">
        <w:t xml:space="preserve"> </w:t>
      </w:r>
      <w:r w:rsidR="007A13ED">
        <w:t xml:space="preserve">that INDELs are exceptionally abundant in non-coding regions within </w:t>
      </w:r>
      <w:r w:rsidR="007A13ED" w:rsidRPr="007A13ED">
        <w:rPr>
          <w:i/>
        </w:rPr>
        <w:t>P. falciparum</w:t>
      </w:r>
      <w:r w:rsidR="007A13ED">
        <w:t xml:space="preserve">, and </w:t>
      </w:r>
      <w:r w:rsidR="00FC2174">
        <w:t xml:space="preserve">furthermore </w:t>
      </w:r>
      <w:r w:rsidR="00DF2176">
        <w:t xml:space="preserve">that </w:t>
      </w:r>
      <w:r w:rsidR="00F230BE">
        <w:t>INDEL</w:t>
      </w:r>
      <w:r w:rsidR="00DF2176">
        <w:t xml:space="preserve"> diversity has a particular architecture in relat</w:t>
      </w:r>
      <w:r w:rsidR="001301E2">
        <w:t>ion to predicted core promoters, which may indicate that these mutations are non-neutral. Experimental work is now required to investigate the phenotypic consequences of these mutations.</w:t>
      </w:r>
    </w:p>
    <w:p w:rsidR="00943113" w:rsidRDefault="00291C00" w:rsidP="009E1600">
      <w:r>
        <w:t xml:space="preserve">It </w:t>
      </w:r>
      <w:r w:rsidR="00607AA0">
        <w:t xml:space="preserve">has </w:t>
      </w:r>
      <w:r w:rsidR="004C7856">
        <w:t xml:space="preserve">previously </w:t>
      </w:r>
      <w:r w:rsidR="00943113">
        <w:t xml:space="preserve">been difficult to </w:t>
      </w:r>
      <w:r>
        <w:t>perform high throughput studies of</w:t>
      </w:r>
      <w:r w:rsidR="004C7856">
        <w:t xml:space="preserve"> </w:t>
      </w:r>
      <w:r w:rsidR="00943113">
        <w:t xml:space="preserve">complex polymorphisms observed in genes expressed at the merozoite surface, including </w:t>
      </w:r>
      <w:r w:rsidR="00EE0300" w:rsidRPr="0017234E">
        <w:rPr>
          <w:i/>
        </w:rPr>
        <w:t>msp</w:t>
      </w:r>
      <w:r w:rsidR="00943113" w:rsidRPr="0017234E">
        <w:rPr>
          <w:i/>
        </w:rPr>
        <w:t>1</w:t>
      </w:r>
      <w:r w:rsidR="00943113">
        <w:t xml:space="preserve"> </w:t>
      </w:r>
      <w:r w:rsidR="00535AC6">
        <w:fldChar w:fldCharType="begin" w:fldLock="1"/>
      </w:r>
      <w:r w:rsidR="00622F1D">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id" : "ITEM-2",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2",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Roy et al. 2008; Ferreira et al. 2003)", "plainTextFormattedCitation" : "(Roy et al. 2008; Ferreira et al. 2003)", "previouslyFormattedCitation" : "(Roy et al. 2008; Ferreira et al. 2003)" }, "properties" : { "noteIndex" : 0 }, "schema" : "https://github.com/citation-style-language/schema/raw/master/csl-citation.json" }</w:instrText>
      </w:r>
      <w:r w:rsidR="00535AC6">
        <w:fldChar w:fldCharType="separate"/>
      </w:r>
      <w:r w:rsidR="00622F1D" w:rsidRPr="00622F1D">
        <w:rPr>
          <w:noProof/>
        </w:rPr>
        <w:t>(Roy et al. 2008; Ferreira et al. 2003)</w:t>
      </w:r>
      <w:r w:rsidR="00535AC6">
        <w:fldChar w:fldCharType="end"/>
      </w:r>
      <w:r w:rsidR="00622F1D">
        <w:t xml:space="preserve"> </w:t>
      </w:r>
      <w:r w:rsidR="00943113">
        <w:t xml:space="preserve">and members of the </w:t>
      </w:r>
      <w:r w:rsidR="00EE0300" w:rsidRPr="0017234E">
        <w:rPr>
          <w:i/>
        </w:rPr>
        <w:t>msp</w:t>
      </w:r>
      <w:r w:rsidR="00943113" w:rsidRPr="0017234E">
        <w:rPr>
          <w:i/>
        </w:rPr>
        <w:t>3</w:t>
      </w:r>
      <w:r w:rsidR="00943113">
        <w:t xml:space="preserve"> family</w:t>
      </w:r>
      <w:r w:rsidR="00622F1D">
        <w:t xml:space="preserve"> </w:t>
      </w:r>
      <w:r w:rsidR="00535AC6">
        <w:fldChar w:fldCharType="begin" w:fldLock="1"/>
      </w:r>
      <w:r w:rsidR="00EE0300">
        <w:instrText>ADDIN CSL_CITATION { "citationItems" : [ { "id" : "ITEM-1", "itemData" : { "DOI" : "10.1371/journal.pone.0005410", "ISSN" : "1932-6203", "PMID" : "19404387", "abstract" : "BACKGROUND: Two related merozoite surface proteins, MSP3 and MSP6, have previously been identified as targets of antibody-dependent cellular inhibition (ADCI), a protective mechanism against Plasmodium falciparum malaria. Both MSP3 and MSP6 share a common characteristic small N-terminal signature amino-acid stretch (NLRNA/G), a feature similar to MSP3-like orthologs identified in other human and primate malaria parasites. METHODS/RESULTS: This signature amino-acid sequence led to the identification of eight ORFs contiguously located on P. falciparum chromosome 10. Our subsequent investigations on their expression, localization, sequence conservation, epitope sharing, immunogenicity and the functional role of antibodies in defense are reported here. Six members of P. falciparum MSP3-multigene family share similar sequence organization within their C-terminal regions, are simultaneously expressed as merozoite surface proteins and are highly conserved among parasite isolates. Each of these proteins is a target of naturally occurring antibodies effective at parasite killing in ADCI assays. Moreover, both naturally occurring antibodies and those generated by immunization display cross-reactivity with other members of the family and exhibit varied binding avidities. CONCLUSIONS/SIGNIFICANCE: The unusual characteristics of the MSP3 multi-gene family lead us to hypothesize that the simultaneous expression of targets eliciting cross-reactive antibody responses capable of controlling parasite densities could represent an immune process selected through evolution to maintain homeostasis between P. falciparum and human hosts; a process that allows the continuous transmission of the parasite without killing the host. Our observations also have practical consequences for vaccine development by suggesting MSP3 vaccine efficacy might be improved when combined with the various C-terminus regions of the MSP3 family members to generate a wider range of antibodies acting and to increase vaccine immunogenicity in varied human genetic backgrounds.", "author" : [ { "dropping-particle" : "", "family" : "Singh", "given" : "Subhash", "non-dropping-particle" : "", "parse-names" : false, "suffix" : "" }, { "dropping-particle" : "", "family" : "Soe", "given" : "Soe", "non-dropping-particle" : "", "parse-names" : false, "suffix" : "" }, { "dropping-particle" : "", "family" : "Weisman", "given" : "Simon", "non-dropping-particle" : "", "parse-names" : false, "suffix" : "" }, { "dropping-particle" : "", "family" : "Barnwell", "given" : "John W", "non-dropping-particle" : "", "parse-names" : false, "suffix" : "" }, { "dropping-particle" : "", "family" : "P\u00e9rignon", "given" : "Jean Louis", "non-dropping-particle" : "", "parse-names" : false, "suffix" : "" }, { "dropping-particle" : "", "family" : "Druilhe", "given" : "Pierre", "non-dropping-particle" : "", "parse-names" : false, "suffix" : "" } ], "container-title" : "PloS one", "editor" : [ { "dropping-particle" : "", "family" : "Moorthy", "given" : "Vasee", "non-dropping-particle" : "", "parse-names" : false, "suffix" : "" } ], "id" : "ITEM-1", "issue" : "4", "issued" : { "date-parts" : [ [ "2009", "1" ] ] }, "page" : "e5410", "publisher" : "Public Library of Science", "title" : "A conserved multi-gene family induces cross-reactive antibodies effective in defense against Plasmodium falciparum.", "type" : "article-journal", "volume" : "4" }, "uris" : [ "http://www.mendeley.com/documents/?uuid=477ff86a-dbbd-492b-828b-597ddd08b558" ] } ], "mendeley" : { "formattedCitation" : "(Singh et al. 2009)", "plainTextFormattedCitation" : "(Singh et al. 2009)", "previouslyFormattedCitation" : "(Singh et al. 2009)" }, "properties" : { "noteIndex" : 0 }, "schema" : "https://github.com/citation-style-language/schema/raw/master/csl-citation.json" }</w:instrText>
      </w:r>
      <w:r w:rsidR="00535AC6">
        <w:fldChar w:fldCharType="separate"/>
      </w:r>
      <w:r w:rsidR="00EE0300" w:rsidRPr="00EE0300">
        <w:rPr>
          <w:noProof/>
        </w:rPr>
        <w:t>(Singh et al. 2009)</w:t>
      </w:r>
      <w:r w:rsidR="00535AC6">
        <w:fldChar w:fldCharType="end"/>
      </w:r>
      <w:r w:rsidR="00943113">
        <w:t xml:space="preserve">. </w:t>
      </w:r>
      <w:r w:rsidR="00094913">
        <w:t xml:space="preserve">High levels of variability have also been reported </w:t>
      </w:r>
      <w:r w:rsidR="004C7856">
        <w:t>in</w:t>
      </w:r>
      <w:r w:rsidR="00094913">
        <w:t xml:space="preserve"> other genes associated with the merozoite stage, such as the </w:t>
      </w:r>
      <w:r w:rsidR="00EE0300" w:rsidRPr="00EE0300">
        <w:rPr>
          <w:i/>
        </w:rPr>
        <w:t>surf</w:t>
      </w:r>
      <w:r w:rsidR="00094913">
        <w:t xml:space="preserve"> family </w:t>
      </w:r>
      <w:r w:rsidR="00535AC6">
        <w:fldChar w:fldCharType="begin" w:fldLock="1"/>
      </w:r>
      <w:r w:rsidR="0076105D">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084/jem.20041392", "ISSN" : "0022-1007", "PMID" : "15939796", "abstract" : "The surfaces of the infected erythrocyte (IE) and the merozoite, two developmental stages of malaria parasites, expose antigenic determinants to the host immune system. We report on surface-associated interspersed genes (surf genes), which encode a novel polymorphic protein family, SURFINs, present on both IEs and merozoites. A SURFIN expressed in 3D7 parasites, SURFIN4.2, was identified by mass spectrometric analysis of peptides cleaved off the surface of live IEs with trypsin. SURFINs are encoded by a family of 10 surf genes, including three predicted pseudogenes, located within or close to the subtelomeres of five of the chromosomes. SURFINs show structural and sequence similarities with exported surface-exposed proteins (PvSTP1, PkSICAvar, PvVIR, Pf332, and PfEMP1) of several Plasmodium species. SURFIN4.2 of a parasite other than 3D7 (FCR3S1.2) showed polymorphisms in the extracellular domain, suggesting sequence variability between genotypes. SURFIN4.2 not only was found cotransported with PfEMP1 and RIFIN to the IE surface, but also accumulated in the parasitophorous vacuole. In released merozoites, SURFIN4.2 was present in an amorphous cap at the parasite apex, where it may be involved in the invasion of erythrocytes. By exposing shared polymorphic antigens on IEs and merozoites, the parasite may coordinate the antigenic composition of these attachment surfaces during growth in the bloodstream.", "author" : [ { "dropping-particle" : "", "family" : "Winter", "given" : "Gerhard", "non-dropping-particle" : "", "parse-names" : false, "suffix" : "" }, { "dropping-particle" : "", "family" : "Kawai", "given" : "Satoru", "non-dropping-particle" : "", "parse-names" : false, "suffix" : "" }, { "dropping-particle" : "", "family" : "Haeggstr\u00f6m", "given" : "Malin", "non-dropping-particle" : "", "parse-names" : false, "suffix" : "" }, { "dropping-particle" : "", "family" : "Kaneko", "given" : "Osamu", "non-dropping-particle" : "", "parse-names" : false, "suffix" : "" }, { "dropping-particle" : "", "family" : "Euler", "given" : "Anne", "non-dropping-particle" : "von", "parse-names" : false, "suffix" : "" }, { "dropping-particle" : "", "family" : "Kawazu", "given" : "Shin-ichiro", "non-dropping-particle" : "", "parse-names" : false, "suffix" : "" }, { "dropping-particle" : "", "family" : "Palm", "given" : "Daniel", "non-dropping-particle" : "", "parse-names" : false, "suffix" : "" }, { "dropping-particle" : "", "family" : "Fernandez", "given" : "Victor", "non-dropping-particle" : "", "parse-names" : false, "suffix" : "" }, { "dropping-particle" : "", "family" : "Wahlgren", "given" : "Mats", "non-dropping-particle" : "", "parse-names" : false, "suffix" : "" } ], "container-title" : "The Journal of experimental medicine", "id" : "ITEM-2", "issue" : "11", "issued" : { "date-parts" : [ [ "2005", "6", "6" ] ] }, "page" : "1853-63", "title" : "SURFIN is a polymorphic antigen expressed on Plasmodium falciparum merozoites and infected erythrocytes.", "type" : "article-journal", "volume" : "201" }, "uris" : [ "http://www.mendeley.com/documents/?uuid=4391e3dd-40c5-4bc2-bf85-e00ba5ec5999" ] } ], "mendeley" : { "formattedCitation" : "(Kidgell et al. 2006; Winter et al. 2005)", "plainTextFormattedCitation" : "(Kidgell et al. 2006; Winter et al. 2005)", "previouslyFormattedCitation" : "(Kidgell et al. 2006; Winter et al. 2005)" }, "properties" : { "noteIndex" : 0 }, "schema" : "https://github.com/citation-style-language/schema/raw/master/csl-citation.json" }</w:instrText>
      </w:r>
      <w:r w:rsidR="00535AC6">
        <w:fldChar w:fldCharType="separate"/>
      </w:r>
      <w:r w:rsidR="00DD329D" w:rsidRPr="00DD329D">
        <w:rPr>
          <w:noProof/>
        </w:rPr>
        <w:t>(Kidgell et al. 2006; Winter et al. 2005)</w:t>
      </w:r>
      <w:r w:rsidR="00535AC6">
        <w:fldChar w:fldCharType="end"/>
      </w:r>
      <w:r w:rsidR="004C7856">
        <w:t xml:space="preserve">, although it is not clear whether these loci exhibit deep </w:t>
      </w:r>
      <w:r w:rsidR="009A32D6">
        <w:t xml:space="preserve">allelic dimorphism as seen in </w:t>
      </w:r>
      <w:r w:rsidR="00EE0300" w:rsidRPr="00DD329D">
        <w:rPr>
          <w:i/>
        </w:rPr>
        <w:t>msp</w:t>
      </w:r>
      <w:r w:rsidR="009A32D6" w:rsidRPr="00DD329D">
        <w:rPr>
          <w:i/>
        </w:rPr>
        <w:t>1</w:t>
      </w:r>
      <w:r w:rsidR="00094913">
        <w:t>. The presence of diverged allelic forms and the fact that many of these genes appear to be und</w:t>
      </w:r>
      <w:r w:rsidR="00622F1D">
        <w:t xml:space="preserve">er balancing selection </w:t>
      </w:r>
      <w:r w:rsidR="00094913">
        <w:t xml:space="preserve">indicates their clinical importance as potential targets of the immune system and/or components of the erythrocyte invasion machinery. These loci are typically inaccessible to alignment-based methods, because some alleles are too diverged from the reference genome. Thus studies of these genes have so-far relied on more labour-intensive methods, and </w:t>
      </w:r>
      <w:r w:rsidR="00094913" w:rsidRPr="00094913">
        <w:t>genome-wide</w:t>
      </w:r>
      <w:r w:rsidR="00094913">
        <w:rPr>
          <w:i/>
        </w:rPr>
        <w:t xml:space="preserve"> </w:t>
      </w:r>
      <w:r w:rsidR="00094913">
        <w:t xml:space="preserve">discovery of other loci with similar variation has not been possible. </w:t>
      </w:r>
      <w:r w:rsidR="009A32D6">
        <w:t xml:space="preserve">Here we have </w:t>
      </w:r>
      <w:r w:rsidR="009A32D6">
        <w:lastRenderedPageBreak/>
        <w:t>shown that an assembly-based</w:t>
      </w:r>
      <w:r w:rsidR="00094913">
        <w:t xml:space="preserve"> variant-calling method can access variation at a number of </w:t>
      </w:r>
      <w:r w:rsidR="004C7856">
        <w:t xml:space="preserve">divergent </w:t>
      </w:r>
      <w:r w:rsidR="00094913">
        <w:t>loci,</w:t>
      </w:r>
      <w:r w:rsidR="004C7856">
        <w:t xml:space="preserve"> including </w:t>
      </w:r>
      <w:r w:rsidR="00EE0300" w:rsidRPr="00EE0300">
        <w:rPr>
          <w:i/>
        </w:rPr>
        <w:t>msp</w:t>
      </w:r>
      <w:r w:rsidR="004C7856" w:rsidRPr="00EE0300">
        <w:rPr>
          <w:i/>
        </w:rPr>
        <w:t>1</w:t>
      </w:r>
      <w:r w:rsidR="004C7856">
        <w:t xml:space="preserve"> and members of the</w:t>
      </w:r>
      <w:r w:rsidR="00094913">
        <w:t xml:space="preserve"> </w:t>
      </w:r>
      <w:r w:rsidR="00EE0300" w:rsidRPr="00EE0300">
        <w:rPr>
          <w:i/>
        </w:rPr>
        <w:t>msp</w:t>
      </w:r>
      <w:r w:rsidR="00094913" w:rsidRPr="00EE0300">
        <w:rPr>
          <w:i/>
        </w:rPr>
        <w:t>3</w:t>
      </w:r>
      <w:r w:rsidR="00094913">
        <w:t xml:space="preserve"> </w:t>
      </w:r>
      <w:r w:rsidR="004C7856">
        <w:t xml:space="preserve">and </w:t>
      </w:r>
      <w:r w:rsidR="00EE0300" w:rsidRPr="00EE0300">
        <w:rPr>
          <w:i/>
        </w:rPr>
        <w:t>surf</w:t>
      </w:r>
      <w:r w:rsidR="004C7856">
        <w:t xml:space="preserve"> families</w:t>
      </w:r>
      <w:r w:rsidR="00094913">
        <w:t xml:space="preserve">. </w:t>
      </w:r>
      <w:r w:rsidR="00607AA0">
        <w:t>S</w:t>
      </w:r>
      <w:r w:rsidR="009A32D6">
        <w:t xml:space="preserve">ome known divergent loci, including </w:t>
      </w:r>
      <w:r w:rsidR="00EE0300" w:rsidRPr="00EE0300">
        <w:rPr>
          <w:i/>
        </w:rPr>
        <w:t>msp</w:t>
      </w:r>
      <w:r w:rsidR="009A32D6" w:rsidRPr="00EE0300">
        <w:rPr>
          <w:i/>
        </w:rPr>
        <w:t>2</w:t>
      </w:r>
      <w:r w:rsidR="009A32D6">
        <w:t xml:space="preserve"> and </w:t>
      </w:r>
      <w:r w:rsidR="009A32D6" w:rsidRPr="00EE0300">
        <w:rPr>
          <w:i/>
        </w:rPr>
        <w:t>S-antigen</w:t>
      </w:r>
      <w:r w:rsidR="009A32D6">
        <w:t xml:space="preserve"> could not be accessed by either calling method due to the presence of longer repeats, and longer sequence reads will be required to access complex variation at all antigenic loci. Also t</w:t>
      </w:r>
      <w:r w:rsidR="00DF77B0">
        <w:t>he crosses studied here</w:t>
      </w:r>
      <w:r w:rsidR="004C7856">
        <w:t xml:space="preserve"> are clonal samples, and further work </w:t>
      </w:r>
      <w:r w:rsidR="009A32D6">
        <w:t>will be</w:t>
      </w:r>
      <w:r w:rsidR="004C7856">
        <w:t xml:space="preserve"> required to adapt these methods for use on clinical isolates which may comprise </w:t>
      </w:r>
      <w:r w:rsidR="009A32D6">
        <w:t>a mixture of parasite genotypes.</w:t>
      </w:r>
      <w:r w:rsidR="004C7856">
        <w:t xml:space="preserve"> </w:t>
      </w:r>
      <w:r w:rsidR="009A32D6">
        <w:t>H</w:t>
      </w:r>
      <w:r w:rsidR="004C7856">
        <w:t>owever</w:t>
      </w:r>
      <w:r w:rsidR="00607AA0">
        <w:t>,</w:t>
      </w:r>
      <w:r w:rsidR="004C7856">
        <w:t xml:space="preserve"> </w:t>
      </w:r>
      <w:r w:rsidR="009A32D6">
        <w:t xml:space="preserve">these </w:t>
      </w:r>
      <w:r w:rsidR="00607AA0">
        <w:t>data</w:t>
      </w:r>
      <w:r w:rsidR="009A32D6">
        <w:t xml:space="preserve"> provide a foundation </w:t>
      </w:r>
      <w:r w:rsidR="004C7856">
        <w:t>for high-throughput surveys of complex variation at a number of clinically important loci across natural populations.</w:t>
      </w:r>
      <w:r w:rsidR="009A32D6">
        <w:t xml:space="preserve"> </w:t>
      </w:r>
    </w:p>
    <w:p w:rsidR="000C7B24" w:rsidRDefault="00DE754D" w:rsidP="009E1600">
      <w:r w:rsidRPr="00DE754D">
        <w:rPr>
          <w:i/>
        </w:rPr>
        <w:t>P. falciparum</w:t>
      </w:r>
      <w:r>
        <w:t xml:space="preserve"> is a sexually reproducing eukaryotic pathogen, and these crosses </w:t>
      </w:r>
      <w:r w:rsidR="0043059A">
        <w:t xml:space="preserve">originally </w:t>
      </w:r>
      <w:r w:rsidR="000C7B24">
        <w:t>provided the first demonstration</w:t>
      </w:r>
      <w:r>
        <w:t xml:space="preserve"> that parasites undergo meiotic recombination </w:t>
      </w:r>
      <w:r w:rsidR="0043059A">
        <w:t>whilst in the mosquito</w:t>
      </w:r>
      <w:r w:rsidR="00622F1D">
        <w:t xml:space="preserve"> </w:t>
      </w:r>
      <w:r w:rsidR="00535AC6">
        <w:fldChar w:fldCharType="begin" w:fldLock="1"/>
      </w:r>
      <w:r w:rsidR="00DF6A03">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35AC6">
        <w:fldChar w:fldCharType="separate"/>
      </w:r>
      <w:r w:rsidR="00622F1D" w:rsidRPr="00622F1D">
        <w:rPr>
          <w:noProof/>
        </w:rPr>
        <w:t>(Walliker et al. 1987)</w:t>
      </w:r>
      <w:r w:rsidR="00535AC6">
        <w:fldChar w:fldCharType="end"/>
      </w:r>
      <w:r>
        <w:t xml:space="preserve">. </w:t>
      </w:r>
      <w:r w:rsidR="0084749C">
        <w:t>T</w:t>
      </w:r>
      <w:r w:rsidR="000C7B24">
        <w:t>he</w:t>
      </w:r>
      <w:r w:rsidR="003E6777">
        <w:t>se</w:t>
      </w:r>
      <w:r>
        <w:t xml:space="preserve"> crosses </w:t>
      </w:r>
      <w:r w:rsidR="0084749C">
        <w:t>remain</w:t>
      </w:r>
      <w:r>
        <w:t xml:space="preserve"> the only available experimental system for studying meiotic recombination in </w:t>
      </w:r>
      <w:r w:rsidRPr="00DE754D">
        <w:rPr>
          <w:i/>
        </w:rPr>
        <w:t>P. falciparum</w:t>
      </w:r>
      <w:r>
        <w:t xml:space="preserve">, due to the practical difficulties associated with generating a cross. Previous work using </w:t>
      </w:r>
      <w:r w:rsidR="00605B08">
        <w:t xml:space="preserve">individual </w:t>
      </w:r>
      <w:r>
        <w:t xml:space="preserve">crosses </w:t>
      </w:r>
      <w:r w:rsidR="00605B08">
        <w:t>demonstrated a high rate of crossover recombination relative to eukaryotes</w:t>
      </w:r>
      <w:r w:rsidR="0084749C">
        <w:t xml:space="preserve"> with larger genomes</w:t>
      </w:r>
      <w:r w:rsidR="00DF6A03">
        <w:t xml:space="preserve"> </w:t>
      </w:r>
      <w:r w:rsidR="00535AC6">
        <w:fldChar w:fldCharType="begin" w:fldLock="1"/>
      </w:r>
      <w:r w:rsidR="007A5FFB">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mendeley" : { "formattedCitation" : "(Su et al. 1999; Jiang et al. 2011)", "plainTextFormattedCitation" : "(Su et al. 1999; Jiang et al. 2011)", "previouslyFormattedCitation" : "(Su et al. 1999; Jiang et al. 2011)" }, "properties" : { "noteIndex" : 0 }, "schema" : "https://github.com/citation-style-language/schema/raw/master/csl-citation.json" }</w:instrText>
      </w:r>
      <w:r w:rsidR="00535AC6">
        <w:fldChar w:fldCharType="separate"/>
      </w:r>
      <w:r w:rsidR="00DF6A03" w:rsidRPr="00DF6A03">
        <w:rPr>
          <w:noProof/>
        </w:rPr>
        <w:t>(Su et al. 1999; Jiang et al. 2011)</w:t>
      </w:r>
      <w:r w:rsidR="00535AC6">
        <w:fldChar w:fldCharType="end"/>
      </w:r>
      <w:r w:rsidR="00605B08">
        <w:t xml:space="preserve"> being approximately 50 times greater than the average recombination rate in humans. Here we have pooled data from all three crosses and used </w:t>
      </w:r>
      <w:r w:rsidR="0084749C">
        <w:t>a</w:t>
      </w:r>
      <w:r w:rsidR="00605B08">
        <w:t xml:space="preserve"> ~300bp resolution map of SNP and </w:t>
      </w:r>
      <w:r w:rsidR="00F230BE">
        <w:t>INDEL</w:t>
      </w:r>
      <w:r w:rsidR="00605B08">
        <w:t xml:space="preserve"> variation to provide the first estimates for both crossover (CO) and non-crossover (NCO) recombination rate</w:t>
      </w:r>
      <w:r w:rsidR="0043059A">
        <w:t>s</w:t>
      </w:r>
      <w:r w:rsidR="00605B08">
        <w:t xml:space="preserve"> </w:t>
      </w:r>
      <w:r w:rsidR="0084749C">
        <w:t xml:space="preserve">within the core genome </w:t>
      </w:r>
      <w:r w:rsidR="00605B08">
        <w:t>and the distribution of conversion tract lengths. We confirm a CO recom</w:t>
      </w:r>
      <w:r w:rsidR="002169DD">
        <w:t>bination rate in the range 12.7-14.3 kb/</w:t>
      </w:r>
      <w:proofErr w:type="spellStart"/>
      <w:r w:rsidR="002169DD">
        <w:t>cM</w:t>
      </w:r>
      <w:proofErr w:type="spellEnd"/>
      <w:r w:rsidR="00605B08">
        <w:t xml:space="preserve"> and estimate that CO events are approximately </w:t>
      </w:r>
      <w:r w:rsidR="00DF77B0">
        <w:t>twice as frequent as NCO events.</w:t>
      </w:r>
      <w:r w:rsidR="00605B08">
        <w:t xml:space="preserve"> </w:t>
      </w:r>
      <w:r w:rsidR="00DF77B0">
        <w:t>C</w:t>
      </w:r>
      <w:r w:rsidR="00605B08">
        <w:t xml:space="preserve">onversion tract lengths </w:t>
      </w:r>
      <w:r w:rsidR="00DF77B0">
        <w:t xml:space="preserve">are </w:t>
      </w:r>
      <w:r w:rsidR="00605B08">
        <w:t xml:space="preserve">comparable to yeast </w:t>
      </w:r>
      <w:r w:rsidR="00535AC6">
        <w:fldChar w:fldCharType="begin" w:fldLock="1"/>
      </w:r>
      <w:r w:rsidR="00E91A85">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35AC6">
        <w:fldChar w:fldCharType="separate"/>
      </w:r>
      <w:r w:rsidR="00D5776C" w:rsidRPr="00D5776C">
        <w:rPr>
          <w:noProof/>
        </w:rPr>
        <w:t>(Mancera et al. 2008)</w:t>
      </w:r>
      <w:r w:rsidR="00535AC6">
        <w:fldChar w:fldCharType="end"/>
      </w:r>
      <w:r w:rsidR="002169DD">
        <w:t xml:space="preserve"> </w:t>
      </w:r>
      <w:r w:rsidR="00605B08">
        <w:t xml:space="preserve">but longer than humans </w:t>
      </w:r>
      <w:r w:rsidR="00535AC6">
        <w:fldChar w:fldCharType="begin" w:fldLock="1"/>
      </w:r>
      <w:r w:rsidR="00077681">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535AC6">
        <w:fldChar w:fldCharType="separate"/>
      </w:r>
      <w:r w:rsidR="0076105D" w:rsidRPr="0076105D">
        <w:rPr>
          <w:noProof/>
        </w:rPr>
        <w:t>(Jeffreys &amp; May 2004)</w:t>
      </w:r>
      <w:r w:rsidR="00535AC6">
        <w:fldChar w:fldCharType="end"/>
      </w:r>
      <w:r w:rsidR="0076105D">
        <w:t xml:space="preserve"> </w:t>
      </w:r>
      <w:r w:rsidR="00605B08">
        <w:t xml:space="preserve">and </w:t>
      </w:r>
      <w:r w:rsidR="007A5FFB" w:rsidRPr="007A5FFB">
        <w:rPr>
          <w:i/>
        </w:rPr>
        <w:t>Drosophila</w:t>
      </w:r>
      <w:r w:rsidR="00605B08">
        <w:t xml:space="preserve"> </w:t>
      </w:r>
      <w:r w:rsidR="00535AC6">
        <w:fldChar w:fldCharType="begin" w:fldLock="1"/>
      </w:r>
      <w:r w:rsidR="006469F3">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35AC6">
        <w:fldChar w:fldCharType="separate"/>
      </w:r>
      <w:r w:rsidR="007A5FFB" w:rsidRPr="007A5FFB">
        <w:rPr>
          <w:noProof/>
        </w:rPr>
        <w:t>(Hilliker et al. 1994)</w:t>
      </w:r>
      <w:r w:rsidR="00535AC6">
        <w:fldChar w:fldCharType="end"/>
      </w:r>
      <w:r w:rsidR="00DF77B0">
        <w:t xml:space="preserve"> and </w:t>
      </w:r>
      <w:r w:rsidR="0043059A">
        <w:t xml:space="preserve">the observation of </w:t>
      </w:r>
      <w:r w:rsidR="00DF77B0">
        <w:t xml:space="preserve">long-range complex </w:t>
      </w:r>
      <w:r w:rsidR="0017234E">
        <w:t>recombination</w:t>
      </w:r>
      <w:r w:rsidR="00DF77B0">
        <w:t xml:space="preserve"> events </w:t>
      </w:r>
      <w:r w:rsidR="00B65E4B">
        <w:t xml:space="preserve">spanning &gt;60kb </w:t>
      </w:r>
      <w:r w:rsidR="00A44E52">
        <w:t xml:space="preserve">observed in some progeny </w:t>
      </w:r>
      <w:r w:rsidR="00DF77B0">
        <w:t>remain</w:t>
      </w:r>
      <w:r w:rsidR="0043059A">
        <w:t>s</w:t>
      </w:r>
      <w:r w:rsidR="00DF77B0">
        <w:t xml:space="preserve"> to be explained</w:t>
      </w:r>
      <w:r w:rsidR="00605B08">
        <w:t>.</w:t>
      </w:r>
      <w:r w:rsidR="00A42F7A">
        <w:t xml:space="preserve"> In higher eukaryotes the recombination rate is known to be highly variable over the genome, with most recombination concentrated within narrow hotspots </w:t>
      </w:r>
      <w:r w:rsidR="00535AC6">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35AC6">
        <w:fldChar w:fldCharType="separate"/>
      </w:r>
      <w:r w:rsidR="00E91A85" w:rsidRPr="00E91A85">
        <w:rPr>
          <w:noProof/>
        </w:rPr>
        <w:t>(Myers et al. 2005)</w:t>
      </w:r>
      <w:r w:rsidR="00535AC6">
        <w:fldChar w:fldCharType="end"/>
      </w:r>
      <w:r w:rsidR="00A42F7A">
        <w:t xml:space="preserve">. Previous work on the 7G8xGB4 cross suggested that the rate of recombination may not be uniform over the </w:t>
      </w:r>
      <w:r w:rsidR="00A42F7A" w:rsidRPr="00A42F7A">
        <w:rPr>
          <w:i/>
        </w:rPr>
        <w:t>P. falciparum</w:t>
      </w:r>
      <w:r w:rsidR="00A42F7A">
        <w:t xml:space="preserve"> genome</w:t>
      </w:r>
      <w:r w:rsidR="00E91A85">
        <w:t xml:space="preserve"> </w:t>
      </w:r>
      <w:r w:rsidR="00535AC6">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35AC6">
        <w:fldChar w:fldCharType="separate"/>
      </w:r>
      <w:r w:rsidR="00E91A85" w:rsidRPr="00E91A85">
        <w:rPr>
          <w:noProof/>
        </w:rPr>
        <w:t>(Jiang et al. 2011)</w:t>
      </w:r>
      <w:r w:rsidR="00535AC6">
        <w:fldChar w:fldCharType="end"/>
      </w:r>
      <w:r w:rsidR="00A42F7A">
        <w:t>.</w:t>
      </w:r>
      <w:r w:rsidR="00A44E52">
        <w:t xml:space="preserve"> Here we </w:t>
      </w:r>
      <w:r w:rsidR="00E91A85">
        <w:t>confirmed</w:t>
      </w:r>
      <w:r w:rsidR="00A42F7A">
        <w:t xml:space="preserve"> </w:t>
      </w:r>
      <w:r w:rsidR="00A44E52">
        <w:t>that the CO recombination rate wa</w:t>
      </w:r>
      <w:r w:rsidR="00A42F7A">
        <w:t>s lower within a highly localised reg</w:t>
      </w:r>
      <w:r w:rsidR="00E91A85">
        <w:t>i</w:t>
      </w:r>
      <w:r w:rsidR="0017234E">
        <w:t xml:space="preserve">on surrounding the centromeres, and </w:t>
      </w:r>
      <w:r w:rsidR="00E91A85">
        <w:t>found</w:t>
      </w:r>
      <w:r w:rsidR="00A42F7A">
        <w:t xml:space="preserve"> that CO events occur</w:t>
      </w:r>
      <w:r w:rsidR="00A44E52">
        <w:t>red</w:t>
      </w:r>
      <w:r w:rsidR="00A42F7A">
        <w:t xml:space="preserve"> with appreciable frequency in both coding and non-coding regions, with a significant excess of events within coding regions relative to a mod</w:t>
      </w:r>
      <w:r w:rsidR="0043059A">
        <w:t>el of uniform recombination</w:t>
      </w:r>
      <w:r w:rsidR="00A42F7A">
        <w:t>.</w:t>
      </w:r>
      <w:r w:rsidR="0084749C">
        <w:t xml:space="preserve"> While population data will be required to robustly evaluate the support for different hotspot mode</w:t>
      </w:r>
      <w:r w:rsidR="00414247">
        <w:t>ls, the fact that we observe recombination events</w:t>
      </w:r>
      <w:r w:rsidR="0084749C">
        <w:t xml:space="preserve"> frequently in both coding and non-coding regions</w:t>
      </w:r>
      <w:r w:rsidR="00D329C7">
        <w:t xml:space="preserve"> of the core genome</w:t>
      </w:r>
      <w:r w:rsidR="0084749C">
        <w:t xml:space="preserve">, and that these different regions have very different nucleotide composition and sequence characteristics, suggests that a model of highly punctuate recombination </w:t>
      </w:r>
      <w:r w:rsidR="00414247">
        <w:t xml:space="preserve">targeted at specific sequence motifs </w:t>
      </w:r>
      <w:r w:rsidR="0084749C">
        <w:t xml:space="preserve">is unlikely, and that </w:t>
      </w:r>
      <w:r w:rsidR="00414247">
        <w:t xml:space="preserve">the location of </w:t>
      </w:r>
      <w:r w:rsidR="0084749C">
        <w:t xml:space="preserve">recombination events </w:t>
      </w:r>
      <w:r w:rsidR="000C7B24">
        <w:t>may be</w:t>
      </w:r>
      <w:r w:rsidR="00414247">
        <w:t xml:space="preserve"> less constrained </w:t>
      </w:r>
      <w:r w:rsidR="0084749C">
        <w:lastRenderedPageBreak/>
        <w:t>in</w:t>
      </w:r>
      <w:r w:rsidR="00D329C7">
        <w:t xml:space="preserve"> </w:t>
      </w:r>
      <w:r w:rsidR="0084749C" w:rsidRPr="0084749C">
        <w:rPr>
          <w:i/>
        </w:rPr>
        <w:t>P. falciparum</w:t>
      </w:r>
      <w:r w:rsidR="0084749C">
        <w:t>.</w:t>
      </w:r>
      <w:r w:rsidR="00D329C7">
        <w:t xml:space="preserve"> Note that these findings apply only to the core genome, and entirely different processes may operate within hypervariable regions</w:t>
      </w:r>
      <w:r w:rsidR="0017234E">
        <w:t xml:space="preserve"> </w:t>
      </w:r>
      <w:r w:rsidR="00535AC6">
        <w:fldChar w:fldCharType="begin" w:fldLock="1"/>
      </w:r>
      <w:r w:rsidR="0017234E">
        <w:instrText>ADDIN CSL_CITATION { "citationItems" : [ { "id" : "ITEM-1", "itemData" : { "author" : [ { "dropping-particle" : "", "family" : "Antoine Claessens, William L. Hamilton, Mihir Kekre, Thomas D. Otto, Adnan Faizullabhoy, Julian C. Rayner", "given" : "Dominic Kwiatkowski", "non-dropping-particle" : "", "parse-names" : false, "suffix" : "" } ], "container-title" : "PLoS genetics", "id" : "ITEM-1", "issued" : { "date-parts" : [ [ "2014" ] ] }, "title" : "Generation of antigenic diversity in Plasmodium falciparum by structured rearrangement of var genes during mitosis", "type" : "article-journal" }, "uris" : [ "http://www.mendeley.com/documents/?uuid=32e68e7c-a695-4acd-8e6d-178d3230bde3" ] } ], "mendeley" : { "formattedCitation" : "(Antoine Claessens, William L. Hamilton, Mihir Kekre, Thomas D. Otto, Adnan Faizullabhoy, Julian C. Rayner 2014)", "manualFormatting" : "(Claessens, Hamilton, et al. 2014)", "plainTextFormattedCitation" : "(Antoine Claessens, William L. Hamilton, Mihir Kekre, Thomas D. Otto, Adnan Faizullabhoy, Julian C. Rayner 2014)", "previouslyFormattedCitation" : "(Antoine Claessens, William L. Hamilton, Mihir Kekre, Thomas D. Otto, Adnan Faizullabhoy, Julian C. Rayner 2014)" }, "properties" : { "noteIndex" : 0 }, "schema" : "https://github.com/citation-style-language/schema/raw/master/csl-citation.json" }</w:instrText>
      </w:r>
      <w:r w:rsidR="00535AC6">
        <w:fldChar w:fldCharType="separate"/>
      </w:r>
      <w:r w:rsidR="0017234E" w:rsidRPr="0017234E">
        <w:rPr>
          <w:noProof/>
        </w:rPr>
        <w:t>(Claessens, Hamilton</w:t>
      </w:r>
      <w:r w:rsidR="0017234E">
        <w:rPr>
          <w:noProof/>
        </w:rPr>
        <w:t xml:space="preserve">, et al. </w:t>
      </w:r>
      <w:r w:rsidR="0017234E" w:rsidRPr="0017234E">
        <w:rPr>
          <w:noProof/>
        </w:rPr>
        <w:t>2014)</w:t>
      </w:r>
      <w:r w:rsidR="00535AC6">
        <w:fldChar w:fldCharType="end"/>
      </w:r>
      <w:r w:rsidR="00D329C7">
        <w:t xml:space="preserve">. </w:t>
      </w:r>
      <w:r w:rsidR="00414247">
        <w:t xml:space="preserve"> </w:t>
      </w:r>
      <w:r w:rsidR="0084749C">
        <w:t xml:space="preserve"> </w:t>
      </w:r>
    </w:p>
    <w:p w:rsidR="00DF4B94" w:rsidRDefault="006927BD" w:rsidP="006927BD">
      <w:r>
        <w:t>T</w:t>
      </w:r>
      <w:r w:rsidR="00B32D1F">
        <w:t xml:space="preserve">here are multiple lines of evidence that </w:t>
      </w:r>
      <w:r>
        <w:t>gene amplification</w:t>
      </w:r>
      <w:r w:rsidR="00B32D1F">
        <w:t xml:space="preserve"> plays a key role in the evolution of drug resistance in </w:t>
      </w:r>
      <w:r w:rsidR="00B32D1F" w:rsidRPr="00A17B4B">
        <w:rPr>
          <w:i/>
        </w:rPr>
        <w:t>P. falciparum</w:t>
      </w:r>
      <w:r>
        <w:rPr>
          <w:i/>
        </w:rPr>
        <w:t xml:space="preserve"> </w:t>
      </w:r>
      <w:r w:rsidR="00535AC6">
        <w:fldChar w:fldCharType="begin" w:fldLock="1"/>
      </w:r>
      <w:r w:rsidR="00E23718">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3", "issue" : "10", "issued" : { "date-parts" : [ [ "2008", "10" ] ] }, "page" : "e1000243", "title" : "Adaptive copy number evolution in malaria parasites.", "type" : "article-journal", "volume" : "4" }, "uris" : [ "http://www.mendeley.com/documents/?uuid=1cfdf1c6-4d16-4072-9cb1-41474b413d40" ] }, { "id" : "ITEM-4",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4",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5",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5",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6", "itemData" : { "ISSN" : "0270-7306", "PMID" : "1922044", "abstract" : "The multidrug resistance (MDR) phenotype in mammalian tumor cells can involve amplification of mdr genes that results in overexpression of the protein product termed P-glycoprotein. Chloroquine resistance (CQR) in Plasmodium falciparum has similarities with the MDR phenotype in tumor cells, and some isolates of P. falciparum have amplified levels of the pfmdr1 gene. To investigate the nature and origin of pfmdr1 amplicons, we have cloned large regions of a 110-kb amplicon from the CQR cloned isolate B8 by using the yeast artificial chromosome system. We have identified and sequenced the breakpoints of the amplicon by a novel method employing inverted polymerase chain reaction that is applicable to analysis of any large-scale repeat. We show that the five copies of the amplicon in this isolate are in a head to tail configuration. A string of 30 A's flank the breakpoints on each side of the amplified segment, suggesting a mechanism for the origin of the tandem amplification. Polymerase chain reaction analysis with oligonucleotides that cross the B8 breakpoint has shown in 26 independent CQR isolates, 16 of which contain amplified copies of pfmdr1, that amplification of the pfmdr1 gene in P. falciparum has arisen as multiple independent events. These results suggest that this region of the genome is under strong selective pressure.", "author" : [ { "dropping-particle" : "", "family" : "Triglia", "given" : "T", "non-dropping-particle" : "", "parse-names" : false, "suffix" : "" }, { "dropping-particle" : "", "family" : "Foote", "given" : "S J", "non-dropping-particle" : "", "parse-names" : false, "suffix" : "" }, { "dropping-particle" : "", "family" : "Kemp", "given" : "D J", "non-dropping-particle" : "", "parse-names" : false, "suffix" : "" }, { "dropping-particle" : "", "family" : "Cowman", "given" : "A F", "non-dropping-particle" : "", "parse-names" : false, "suffix" : "" } ], "container-title" : "Molecular and cellular biology", "id" : "ITEM-6", "issue" : "10", "issued" : { "date-parts" : [ [ "1991", "10" ] ] }, "page" : "5244-50", "title" : "Amplification of the multidrug resistance gene pfmdr1 in Plasmodium falciparum has arisen as multiple independent events.", "type" : "article-journal", "volume" : "11" }, "uris" : [ "http://www.mendeley.com/documents/?uuid=1891d0a0-7725-4c77-bab8-f18b329b7c44" ] }, { "id" : "ITEM-7",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7",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Price et al. 2004; Anderson et al. 2009; Nair et al. 2008; Kidgell et al. 2006; Heinberg et al. 2013; Triglia et al. 1991; Cowman et al. 1994)", "plainTextFormattedCitation" : "(Price et al. 2004; Anderson et al. 2009; Nair et al. 2008; Kidgell et al. 2006; Heinberg et al. 2013; Triglia et al. 1991; Cowman et al. 1994)", "previouslyFormattedCitation" : "(Price et al. 2004; Anderson et al. 2009; Nair et al. 2008; Kidgell et al. 2006; Heinberg et al. 2013; Triglia et al. 1991; Cowman et al. 1994)" }, "properties" : { "noteIndex" : 0 }, "schema" : "https://github.com/citation-style-language/schema/raw/master/csl-citation.json" }</w:instrText>
      </w:r>
      <w:r w:rsidR="00535AC6">
        <w:fldChar w:fldCharType="separate"/>
      </w:r>
      <w:r w:rsidR="00AC053E" w:rsidRPr="00AC053E">
        <w:rPr>
          <w:noProof/>
        </w:rPr>
        <w:t>(Price et al. 2004; Anderson et al. 2009; Nair et al. 2008; Kidgell et al. 2006; Heinberg et al. 2013; Triglia et al. 1991; Cowman et al. 1994)</w:t>
      </w:r>
      <w:r w:rsidR="00535AC6">
        <w:fldChar w:fldCharType="end"/>
      </w:r>
      <w:r w:rsidR="00B32D1F">
        <w:t>.</w:t>
      </w:r>
      <w:r>
        <w:t xml:space="preserve"> </w:t>
      </w:r>
      <w:r w:rsidR="00AC053E">
        <w:t xml:space="preserve"> We have confirmed that a</w:t>
      </w:r>
      <w:r>
        <w:t xml:space="preserve">mplifications spanning the multi-drug resistance gene </w:t>
      </w:r>
      <w:r w:rsidR="00EE0300" w:rsidRPr="00DD329D">
        <w:rPr>
          <w:i/>
        </w:rPr>
        <w:t>mdr</w:t>
      </w:r>
      <w:r w:rsidR="0053348F" w:rsidRPr="00DD329D">
        <w:rPr>
          <w:i/>
        </w:rPr>
        <w:t>1</w:t>
      </w:r>
      <w:r>
        <w:t xml:space="preserve"> segregate in the HB3xDd2 cross, and </w:t>
      </w:r>
      <w:r w:rsidR="00AC053E">
        <w:t xml:space="preserve">shown that </w:t>
      </w:r>
      <w:proofErr w:type="spellStart"/>
      <w:r>
        <w:t>pleiomorphic</w:t>
      </w:r>
      <w:proofErr w:type="spellEnd"/>
      <w:r>
        <w:t xml:space="preserve"> amplifications spanning the anti-folate resistance gene </w:t>
      </w:r>
      <w:r w:rsidR="00EE0300" w:rsidRPr="005833BA">
        <w:rPr>
          <w:i/>
        </w:rPr>
        <w:t>gch</w:t>
      </w:r>
      <w:r w:rsidR="007220F1" w:rsidRPr="005833BA">
        <w:rPr>
          <w:i/>
        </w:rPr>
        <w:t>1</w:t>
      </w:r>
      <w:r>
        <w:t xml:space="preserve"> segregate in all three crosses, thus the data resource described here provides a controlled setting in which to study copy number variation</w:t>
      </w:r>
      <w:r w:rsidR="00D329C7">
        <w:t xml:space="preserve"> at drug resistance loci</w:t>
      </w:r>
      <w:r>
        <w:t xml:space="preserve"> and observe it in the context of meiotic recombination. 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535AC6">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35AC6">
        <w:fldChar w:fldCharType="separate"/>
      </w:r>
      <w:r w:rsidR="00AC053E" w:rsidRPr="00AC053E">
        <w:rPr>
          <w:noProof/>
        </w:rPr>
        <w:t>(Samarakoon, Gonzales, et al. 2011)</w:t>
      </w:r>
      <w:r w:rsidR="00535AC6">
        <w:fldChar w:fldCharType="end"/>
      </w:r>
      <w:r>
        <w:t xml:space="preserve"> to illustrate four other cases of recombination within amplified regions, </w:t>
      </w:r>
      <w:r w:rsidR="00D329C7">
        <w:t xml:space="preserve">and shown that all </w:t>
      </w:r>
      <w:r>
        <w:t xml:space="preserve">of </w:t>
      </w:r>
      <w:r w:rsidR="00D329C7">
        <w:t xml:space="preserve">these events are associated with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several evolutionary consequences. </w:t>
      </w:r>
      <w:r w:rsidR="00DF4B94">
        <w:t>Firstly, drug resistance mutations generally confer a fitness cost relative to the wild type allele in the</w:t>
      </w:r>
      <w:r w:rsidR="00AC053E">
        <w:t xml:space="preserve"> absence of drug pressure </w:t>
      </w:r>
      <w:r w:rsidR="00535AC6">
        <w:fldChar w:fldCharType="begin" w:fldLock="1"/>
      </w:r>
      <w:r w:rsidR="008C5FF4">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Kondrashov 2012; Anderson et al. 2009)", "plainTextFormattedCitation" : "(Kondrashov 2012; Anderson et al. 2009)", "previouslyFormattedCitation" : "(Kondrashov 2012; Anderson et al. 2009)" }, "properties" : { "noteIndex" : 0 }, "schema" : "https://github.com/citation-style-language/schema/raw/master/csl-citation.json" }</w:instrText>
      </w:r>
      <w:r w:rsidR="00535AC6">
        <w:fldChar w:fldCharType="separate"/>
      </w:r>
      <w:r w:rsidR="008C5FF4" w:rsidRPr="008C5FF4">
        <w:rPr>
          <w:noProof/>
        </w:rPr>
        <w:t>(Kondrashov 2012; Anderson et al. 2009)</w:t>
      </w:r>
      <w:r w:rsidR="00535AC6">
        <w:fldChar w:fldCharType="end"/>
      </w:r>
      <w:r w:rsidR="00D329C7">
        <w:t xml:space="preserve"> and can also confer both resistance to one class of drugs and sensitivity to another</w:t>
      </w:r>
      <w:r w:rsidR="008C5FF4">
        <w:t xml:space="preserve"> </w:t>
      </w:r>
      <w:r w:rsidR="00535AC6">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535AC6">
        <w:fldChar w:fldCharType="separate"/>
      </w:r>
      <w:r w:rsidR="008C5FF4" w:rsidRPr="008C5FF4">
        <w:rPr>
          <w:noProof/>
        </w:rPr>
        <w:t>(Anderson et al. 2009)</w:t>
      </w:r>
      <w:r w:rsidR="00535AC6">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Secondly, the same process could </w:t>
      </w:r>
      <w:r>
        <w:t xml:space="preserve">enable </w:t>
      </w:r>
      <w:r w:rsidR="00DF4B94">
        <w:t>copies of an amplified region</w:t>
      </w:r>
      <w:r>
        <w:t xml:space="preserve"> to diverge in jumps</w:t>
      </w:r>
      <w:r w:rsidR="003C72B7">
        <w:t xml:space="preserve"> and thus more rapidly</w:t>
      </w:r>
      <w:r>
        <w:t xml:space="preserve"> than </w:t>
      </w:r>
      <w:r w:rsidR="003C72B7">
        <w:t xml:space="preserve">if by the </w:t>
      </w:r>
      <w:r>
        <w:t>gradual accumulation of mutations</w:t>
      </w:r>
      <w:r w:rsidR="003C72B7">
        <w:t xml:space="preserve"> alone</w:t>
      </w:r>
      <w:r w:rsidR="00FF6BE6">
        <w:t>.</w:t>
      </w:r>
      <w:r w:rsidR="00DF4B94">
        <w:t xml:space="preserve"> </w:t>
      </w:r>
    </w:p>
    <w:p w:rsidR="00D51DCC" w:rsidRDefault="00DC41FA" w:rsidP="00D51DCC">
      <w:r>
        <w:t>Taken together</w:t>
      </w:r>
      <w:r w:rsidR="003567AE">
        <w:t>, t</w:t>
      </w:r>
      <w:r w:rsidR="00D329C7">
        <w:t xml:space="preserve">his data resource </w:t>
      </w:r>
      <w:r w:rsidR="00FF6BE6">
        <w:t>provides a concrete</w:t>
      </w:r>
      <w:r w:rsidR="00D70420">
        <w:t xml:space="preserve"> illustration of how different </w:t>
      </w:r>
      <w:r w:rsidR="00FF6BE6">
        <w:t xml:space="preserve">modes </w:t>
      </w:r>
      <w:r w:rsidR="00D70420">
        <w:t xml:space="preserve">of mutation and recombination </w:t>
      </w:r>
      <w:r w:rsidR="00FF6BE6">
        <w:t xml:space="preserve">could </w:t>
      </w:r>
      <w:r w:rsidR="00D70420">
        <w:t xml:space="preserve">interact to </w:t>
      </w:r>
      <w:r w:rsidR="00FF6BE6">
        <w:t xml:space="preserve">create </w:t>
      </w:r>
      <w:r w:rsidR="00D70420">
        <w:t xml:space="preserve">an evolutionary system that is more than the sum of its parts. </w:t>
      </w:r>
      <w:r w:rsidR="00FF6BE6">
        <w:t xml:space="preserve">Although </w:t>
      </w:r>
      <w:r w:rsidR="003567AE">
        <w:t>we have not attempted to precisely map CNV breakpoints here, p</w:t>
      </w:r>
      <w:r w:rsidR="00D70420">
        <w:t>revious studies have found that CNV breakpoints almost invariably occur at sites with some degree of local homology, due to the presence of tandem repeat sequences found commonly throughout the genome, indicating that amplifications arise due to improper pairing</w:t>
      </w:r>
      <w:r w:rsidR="00FF6BE6">
        <w:t xml:space="preserve"> of homologous chromosomes</w:t>
      </w:r>
      <w:r w:rsidR="00D70420">
        <w:t xml:space="preserve"> follo</w:t>
      </w:r>
      <w:r w:rsidR="008C5FF4">
        <w:t xml:space="preserve">wed by unequal crossover </w:t>
      </w:r>
      <w:r w:rsidR="00535AC6">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535AC6">
        <w:fldChar w:fldCharType="separate"/>
      </w:r>
      <w:r w:rsidR="008C5FF4" w:rsidRPr="008C5FF4">
        <w:rPr>
          <w:noProof/>
        </w:rPr>
        <w:t>(Nair et al. 2007)</w:t>
      </w:r>
      <w:r w:rsidR="00535AC6">
        <w:fldChar w:fldCharType="end"/>
      </w:r>
      <w:r w:rsidR="00D70420">
        <w:t xml:space="preserve">. The abundance of tandem repeats in the </w:t>
      </w:r>
      <w:r w:rsidR="00FF6BE6" w:rsidRPr="00FF6BE6">
        <w:rPr>
          <w:i/>
        </w:rPr>
        <w:t>P. falciparum</w:t>
      </w:r>
      <w:r w:rsidR="00FF6BE6">
        <w:t xml:space="preserve"> </w:t>
      </w:r>
      <w:r w:rsidR="00D70420">
        <w:t xml:space="preserve">core genome creates a rich network of </w:t>
      </w:r>
      <w:r w:rsidR="00291C00">
        <w:t>non-allelic sequence</w:t>
      </w:r>
      <w:r w:rsidR="00D70420">
        <w:t xml:space="preserve"> homology and thus potential for amplifications to arise. Previous work has also shown that </w:t>
      </w:r>
      <w:r w:rsidR="00FF6BE6">
        <w:t xml:space="preserve">CNV </w:t>
      </w:r>
      <w:r w:rsidR="00D70420">
        <w:t>breakpoints are found in repeat regions that are slightly longer than the genome-wide average</w:t>
      </w:r>
      <w:r w:rsidR="008C5FF4">
        <w:t xml:space="preserve"> (ibid.</w:t>
      </w:r>
      <w:r w:rsidR="00D70420">
        <w:t xml:space="preserve">) thus variations in the length of tandem repeat regions could alter the homology network and shift the amplification potential to a </w:t>
      </w:r>
      <w:r w:rsidR="00D70420">
        <w:lastRenderedPageBreak/>
        <w:t xml:space="preserve">different set of loci. We have shown here that </w:t>
      </w:r>
      <w:r w:rsidR="00F230BE">
        <w:t>INDEL</w:t>
      </w:r>
      <w:r w:rsidR="00D70420">
        <w:t xml:space="preserve"> variation within tandem repeat regions is abundant</w:t>
      </w:r>
      <w:r w:rsidR="00FF6BE6">
        <w:t xml:space="preserve"> throughout the core genome</w:t>
      </w:r>
      <w:r w:rsidR="00D70420">
        <w:t xml:space="preserve"> and thus the homology network is likely to be highly dynamic and variable within populations. Once </w:t>
      </w:r>
      <w:proofErr w:type="gramStart"/>
      <w:r w:rsidR="00D70420">
        <w:t>a</w:t>
      </w:r>
      <w:r w:rsidR="00FF6BE6">
        <w:t>n amplification</w:t>
      </w:r>
      <w:proofErr w:type="gramEnd"/>
      <w:r w:rsidR="00FF6BE6">
        <w:t xml:space="preserve"> has occurred</w:t>
      </w:r>
      <w:r w:rsidR="0017234E">
        <w:t xml:space="preserve"> and </w:t>
      </w:r>
      <w:r w:rsidR="00D70420">
        <w:t xml:space="preserve">persisted long enough for parasites to be taken up </w:t>
      </w:r>
      <w:r w:rsidR="003C72B7">
        <w:t>by a mosquito</w:t>
      </w:r>
      <w:r w:rsidR="00D70420">
        <w:t xml:space="preserve">, meiotic recombination provides an opportunity for copies of the amplified region </w:t>
      </w:r>
      <w:r w:rsidR="008C5FF4">
        <w:t xml:space="preserve">from different </w:t>
      </w:r>
      <w:r w:rsidR="0017234E">
        <w:t>lineages</w:t>
      </w:r>
      <w:r w:rsidR="008C5FF4">
        <w:t xml:space="preserve"> </w:t>
      </w:r>
      <w:r w:rsidR="00D70420">
        <w:t>to be acquired within the same genome</w:t>
      </w:r>
      <w:r w:rsidR="008C5FF4">
        <w:t>, creating a region of pseudo-heterozygosity</w:t>
      </w:r>
      <w:r w:rsidR="00D70420">
        <w:t>. Both the initial amplification and the acquisition of pseudo-heterozygosity may have fitness benefits which enable short-term adaptation to strong and/or variable selection pressures</w:t>
      </w:r>
      <w:r w:rsidR="00FF6BE6">
        <w:t>,</w:t>
      </w:r>
      <w:r w:rsidR="00FF6BE6" w:rsidRPr="00FF6BE6">
        <w:t xml:space="preserve"> </w:t>
      </w:r>
      <w:r w:rsidR="00FF6BE6">
        <w:t xml:space="preserve">for example, due to introduction of new anti-malarial drugs or </w:t>
      </w:r>
      <w:r w:rsidR="004B714B">
        <w:t xml:space="preserve">other </w:t>
      </w:r>
      <w:r w:rsidR="00FF6BE6">
        <w:t>changes in drug policy</w:t>
      </w:r>
      <w:r w:rsidR="00D70420">
        <w:t xml:space="preserve">. Over multiple generations, meiotic recombination </w:t>
      </w:r>
      <w:r w:rsidR="00D51DCC">
        <w:t>could enable</w:t>
      </w:r>
      <w:r w:rsidR="00D70420">
        <w:t xml:space="preserve"> amplified </w:t>
      </w:r>
      <w:r w:rsidR="00FF6BE6">
        <w:t>genes</w:t>
      </w:r>
      <w:r w:rsidR="00D70420">
        <w:t xml:space="preserve"> to diverge far more rapidly than by the accumulation of mutations alone, </w:t>
      </w:r>
      <w:r w:rsidR="00FF6BE6">
        <w:t xml:space="preserve">which </w:t>
      </w:r>
      <w:r w:rsidR="00D51DCC">
        <w:t xml:space="preserve">in turn </w:t>
      </w:r>
      <w:r w:rsidR="00FF6BE6">
        <w:t>could accelerate</w:t>
      </w:r>
      <w:r w:rsidR="00D70420">
        <w:t xml:space="preserve"> the evolution </w:t>
      </w:r>
      <w:r w:rsidR="00FF6BE6">
        <w:t>of modified or novel gene functions.</w:t>
      </w:r>
      <w:r w:rsidR="003C72B7">
        <w:t xml:space="preserve"> The core genome </w:t>
      </w:r>
      <w:r w:rsidR="0017234E">
        <w:t xml:space="preserve">of </w:t>
      </w:r>
      <w:r w:rsidR="0017234E" w:rsidRPr="0017234E">
        <w:rPr>
          <w:i/>
        </w:rPr>
        <w:t>P. falciparum</w:t>
      </w:r>
      <w:r w:rsidR="0017234E">
        <w:t xml:space="preserve"> </w:t>
      </w:r>
      <w:r w:rsidR="00D51DCC">
        <w:t xml:space="preserve">thus </w:t>
      </w:r>
      <w:r w:rsidR="003C72B7">
        <w:t xml:space="preserve">appears </w:t>
      </w:r>
      <w:r w:rsidR="00D51DCC">
        <w:t>stable yet poised to undergo bursts of evolution within any region that may come under selection pressure. I</w:t>
      </w:r>
      <w:r w:rsidR="008901F1">
        <w:t xml:space="preserve">t remains to be seen whether meiotic recombination </w:t>
      </w:r>
      <w:r w:rsidR="00A44E52">
        <w:t xml:space="preserve">in concert with </w:t>
      </w:r>
      <w:r w:rsidR="00F230BE">
        <w:t>INDEL</w:t>
      </w:r>
      <w:r w:rsidR="00D51DCC">
        <w:t xml:space="preserve"> mutation </w:t>
      </w:r>
      <w:r w:rsidR="009778CE">
        <w:t xml:space="preserve">and </w:t>
      </w:r>
      <w:r w:rsidR="00A44E52">
        <w:t xml:space="preserve">gene amplification </w:t>
      </w:r>
      <w:r w:rsidR="008901F1">
        <w:t>is playing a major role in adaptation to drug pressure in natural populations</w:t>
      </w:r>
      <w:r w:rsidR="003C72B7">
        <w:t>. H</w:t>
      </w:r>
      <w:r w:rsidR="00D51DCC">
        <w:t>owever</w:t>
      </w:r>
      <w:r w:rsidR="003C72B7">
        <w:t>,</w:t>
      </w:r>
      <w:r w:rsidR="00D51DCC">
        <w:t xml:space="preserve"> these data </w:t>
      </w:r>
      <w:r w:rsidR="00291C00">
        <w:t>indicate</w:t>
      </w:r>
      <w:r w:rsidR="00CB2ADC">
        <w:t xml:space="preserve"> </w:t>
      </w:r>
      <w:r w:rsidR="0017234E">
        <w:t>that</w:t>
      </w:r>
      <w:r w:rsidR="00CB2ADC">
        <w:t xml:space="preserve"> </w:t>
      </w:r>
      <w:r w:rsidR="00291C00">
        <w:t xml:space="preserve">all known </w:t>
      </w:r>
      <w:r w:rsidR="00D51DCC">
        <w:t xml:space="preserve">modes of mutation and recombination </w:t>
      </w:r>
      <w:r w:rsidR="00291C00">
        <w:t xml:space="preserve">should be integrated when modelling </w:t>
      </w:r>
      <w:r w:rsidR="009778CE">
        <w:t>the emergence and spread of drug resistance.</w:t>
      </w:r>
    </w:p>
    <w:p w:rsidR="009E1600" w:rsidRDefault="009E1600" w:rsidP="009E1600">
      <w:pPr>
        <w:pStyle w:val="Heading2"/>
      </w:pPr>
      <w:r>
        <w:t>Methods</w:t>
      </w:r>
    </w:p>
    <w:p w:rsidR="009E1600" w:rsidRDefault="00AC67A5" w:rsidP="00AC67A5">
      <w:pPr>
        <w:pStyle w:val="Heading3"/>
      </w:pPr>
      <w:r>
        <w:t>DNA samples</w:t>
      </w:r>
    </w:p>
    <w:p w:rsidR="00AC67A5" w:rsidRDefault="00AC67A5" w:rsidP="00AC67A5">
      <w:r>
        <w:t xml:space="preserve">DNA samples from the parents and progeny of the 3D7xHB3 cross were obtained from cultures maintained at Glasgow University. DNA samples from the HB3xDd2 cross were obtained from @@TODO. DNA samples for the 7G8xGB4 cross were obtained from @@TODO, including the provenance of replicate clones that got cultured locally@@. @@TODO </w:t>
      </w:r>
      <w:proofErr w:type="gramStart"/>
      <w:r>
        <w:t>say</w:t>
      </w:r>
      <w:proofErr w:type="gramEnd"/>
      <w:r>
        <w:t xml:space="preserve"> something about DNA extraction methods?</w:t>
      </w:r>
    </w:p>
    <w:p w:rsidR="00AC67A5" w:rsidRDefault="00AC67A5" w:rsidP="00AC67A5">
      <w:pPr>
        <w:pStyle w:val="Heading3"/>
      </w:pPr>
      <w:r>
        <w:t>Whole genome sequencing</w:t>
      </w:r>
    </w:p>
    <w:p w:rsidR="00AC67A5" w:rsidRDefault="00AC67A5" w:rsidP="00AC67A5">
      <w:r>
        <w:t>All sequencing was carried out using Illumina high throughput technology as described in</w:t>
      </w:r>
      <w:r w:rsidR="00457090">
        <w:t xml:space="preserve"> </w:t>
      </w:r>
      <w:r w:rsidR="00535AC6">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535AC6">
        <w:fldChar w:fldCharType="separate"/>
      </w:r>
      <w:r w:rsidR="00457090" w:rsidRPr="00457090">
        <w:rPr>
          <w:noProof/>
        </w:rPr>
        <w:t>(Manske et al. 2012)</w:t>
      </w:r>
      <w:r w:rsidR="00535AC6">
        <w:fldChar w:fldCharType="end"/>
      </w:r>
      <w:r w:rsidR="00457090">
        <w:t xml:space="preserve"> </w:t>
      </w:r>
      <w:r>
        <w:t xml:space="preserve">except that the PCR-free method of library preparation as described in </w:t>
      </w:r>
      <w:r w:rsidR="00535AC6">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35AC6">
        <w:fldChar w:fldCharType="separate"/>
      </w:r>
      <w:r w:rsidR="00457090" w:rsidRPr="00457090">
        <w:rPr>
          <w:noProof/>
        </w:rPr>
        <w:t>(Kozarewa et al. 2009)</w:t>
      </w:r>
      <w:r w:rsidR="00535AC6">
        <w:fldChar w:fldCharType="end"/>
      </w:r>
      <w:r>
        <w:t xml:space="preserve"> was used.</w:t>
      </w:r>
    </w:p>
    <w:p w:rsidR="000E06C9" w:rsidRDefault="000E06C9" w:rsidP="000E06C9">
      <w:pPr>
        <w:pStyle w:val="Heading3"/>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535AC6">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535AC6">
        <w:fldChar w:fldCharType="separate"/>
      </w:r>
      <w:r w:rsidR="00CD5EC1" w:rsidRPr="00CD5EC1">
        <w:rPr>
          <w:noProof/>
        </w:rPr>
        <w:t>(Li &amp; Durbin 2009)</w:t>
      </w:r>
      <w:r w:rsidR="00535AC6">
        <w:fldChar w:fldCharType="end"/>
      </w:r>
      <w:r w:rsidR="00CD5EC1">
        <w:t xml:space="preserve"> </w:t>
      </w:r>
      <w:r w:rsidR="00077681">
        <w:t xml:space="preserve">to align reads to the 3D7 version 3 reference genome, then applied GATK </w:t>
      </w:r>
      <w:r w:rsidR="00535AC6">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535AC6">
        <w:fldChar w:fldCharType="separate"/>
      </w:r>
      <w:r w:rsidR="00077681" w:rsidRPr="00077681">
        <w:rPr>
          <w:noProof/>
        </w:rPr>
        <w:t>(McKenna et al. 2010)</w:t>
      </w:r>
      <w:r w:rsidR="00535AC6">
        <w:fldChar w:fldCharType="end"/>
      </w:r>
      <w:r w:rsidR="00077681">
        <w:t xml:space="preserve"> base quality score recalibration, indel realignment, duplicate removal, and performed SNP and INDEL discovery and genotyping across samples within each cross simultaneously, then used variant </w:t>
      </w:r>
      <w:r w:rsidR="00077681">
        <w:lastRenderedPageBreak/>
        <w:t>quality score recalibration to filter variants, following</w:t>
      </w:r>
      <w:r>
        <w:t xml:space="preserve"> </w:t>
      </w:r>
      <w:r w:rsidR="00077681">
        <w:t xml:space="preserve">GATK </w:t>
      </w:r>
      <w:r>
        <w:t xml:space="preserve">best practice </w:t>
      </w:r>
      <w:r w:rsidR="00077681">
        <w:t xml:space="preserve">recommendations </w:t>
      </w:r>
      <w:r w:rsidR="00535AC6">
        <w:fldChar w:fldCharType="begin" w:fldLock="1"/>
      </w:r>
      <w:r w:rsidR="00E23718">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02",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02)", "plainTextFormattedCitation" : "(DePristo et al. 2011; Van der Auwera et al. 2002)", "previouslyFormattedCitation" : "(DePristo et al. 2011; Van der Auwera et al. 2002)" }, "properties" : { "noteIndex" : 0 }, "schema" : "https://github.com/citation-style-language/schema/raw/master/csl-citation.json" }</w:instrText>
      </w:r>
      <w:r w:rsidR="00535AC6">
        <w:fldChar w:fldCharType="separate"/>
      </w:r>
      <w:r w:rsidR="00077681" w:rsidRPr="00077681">
        <w:rPr>
          <w:noProof/>
        </w:rPr>
        <w:t>(DePristo et al. 2011; Van der Auwera et al. 2002)</w:t>
      </w:r>
      <w:r w:rsidR="00535AC6">
        <w:fldChar w:fldCharType="end"/>
      </w:r>
      <w:r w:rsidR="00077681">
        <w:t xml:space="preserve"> </w:t>
      </w:r>
      <w:r>
        <w:t xml:space="preserve">with some adaptations for </w:t>
      </w:r>
      <w:r w:rsidRPr="000E06C9">
        <w:rPr>
          <w:i/>
        </w:rPr>
        <w:t>P. falciparum</w:t>
      </w:r>
      <w:r w:rsidR="00077681">
        <w:rPr>
          <w:i/>
        </w:rPr>
        <w:t xml:space="preserve"> </w:t>
      </w:r>
      <w:r w:rsidR="00077681">
        <w:t>described in supplementary information</w:t>
      </w:r>
      <w:r>
        <w:t>.</w:t>
      </w:r>
      <w:r w:rsidR="00B6677C">
        <w:t xml:space="preserve"> </w:t>
      </w:r>
      <w:r w:rsidR="00EE5A51">
        <w:t>The assembly method</w:t>
      </w:r>
      <w:r w:rsidR="00CD5EC1">
        <w:t xml:space="preserve"> used Cortex </w:t>
      </w:r>
      <w:r w:rsidR="00535AC6">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35AC6">
        <w:fldChar w:fldCharType="separate"/>
      </w:r>
      <w:r w:rsidR="00CD5EC1" w:rsidRPr="00CD5EC1">
        <w:rPr>
          <w:noProof/>
        </w:rPr>
        <w:t>(Iqbal et al. 2012)</w:t>
      </w:r>
      <w:r w:rsidR="00535AC6">
        <w:fldChar w:fldCharType="end"/>
      </w:r>
      <w:r w:rsidR="00536C74">
        <w:t xml:space="preserve"> following the 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EE5A51">
        <w:t xml:space="preserve"> </w:t>
      </w:r>
    </w:p>
    <w:p w:rsidR="0077582B" w:rsidRDefault="0077582B" w:rsidP="0077582B">
      <w:pPr>
        <w:pStyle w:val="Heading3"/>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502205">
        <w:t>To</w:t>
      </w:r>
      <w:r w:rsidR="00536C74">
        <w:t xml:space="preserve"> identify conversion tracts, parental </w:t>
      </w:r>
      <w:r w:rsidR="00BE0BCD">
        <w:t>inheritance</w:t>
      </w:r>
      <w:r w:rsidR="00502205">
        <w:t xml:space="preserve"> </w:t>
      </w:r>
      <w:r>
        <w:t>bloc</w:t>
      </w:r>
      <w:r w:rsidR="00502205">
        <w:t>ks with a minimal length shorter</w:t>
      </w:r>
      <w:r>
        <w:t xml:space="preserve"> than 10kb were </w:t>
      </w:r>
      <w:r w:rsidR="003C72B7">
        <w:t>identified.</w:t>
      </w:r>
      <w:r w:rsidR="00502205">
        <w:t xml:space="preserve"> </w:t>
      </w:r>
      <w:r w:rsidR="003C72B7">
        <w:t>Any such blocks occurring in isolation were assumed to be simple conversion tracts. A</w:t>
      </w:r>
      <w:r w:rsidR="00502205">
        <w:t>ny such blocks occurring 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remaining switches in parental inheritance were called as CO events. Conversion tracts occurring adjacent to a CO were then identified, and the remaining conversion tracts were assumed to be associated with NCO events.</w:t>
      </w:r>
    </w:p>
    <w:p w:rsidR="0077582B" w:rsidRDefault="005E5FE9" w:rsidP="005E5FE9">
      <w:pPr>
        <w:pStyle w:val="Heading3"/>
      </w:pPr>
      <w:r>
        <w:t>Recombination analyses</w:t>
      </w:r>
    </w:p>
    <w:p w:rsidR="005E5FE9" w:rsidRDefault="005E5FE9" w:rsidP="005E5FE9">
      <w:r>
        <w:t xml:space="preserve">To calculate the CO recombination rate </w:t>
      </w:r>
      <w:r w:rsidR="00F7616C">
        <w:t xml:space="preserve">for each cross </w:t>
      </w:r>
      <w:r>
        <w:t xml:space="preserve">the unadjusted recombination fraction was summed across all markers. No map function was used because the marker density was so 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observed rate of NCO recombination by the discovery rate</w:t>
      </w:r>
      <w:r w:rsidR="003C72B7">
        <w:t xml:space="preserve"> predicted by simulations</w:t>
      </w:r>
      <w:r w:rsidR="00F7616C">
        <w:t xml:space="preserve">. </w:t>
      </w:r>
    </w:p>
    <w:p w:rsidR="00F7616C" w:rsidRDefault="00D7475C" w:rsidP="00F7616C">
      <w:pPr>
        <w:pStyle w:val="Heading3"/>
      </w:pPr>
      <w:r>
        <w:t>Analyses of 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FE3235">
        <w:t xml:space="preserve"> (@@REF)</w:t>
      </w:r>
      <w:r w:rsidR="00D7475C">
        <w:t xml:space="preserve">. Copy </w:t>
      </w:r>
      <w:r w:rsidR="00D7475C">
        <w:lastRenderedPageBreak/>
        <w:t xml:space="preserve">number state was predicted in all samples by fitting a Gaussian hidden Markov model to </w:t>
      </w:r>
      <w:r w:rsidR="00BE0BCD">
        <w:t>the normalised coverage data.</w:t>
      </w:r>
    </w:p>
    <w:p w:rsidR="009E1600" w:rsidRDefault="009E1600" w:rsidP="009E1600">
      <w:pPr>
        <w:pStyle w:val="Heading2"/>
      </w:pPr>
      <w:r>
        <w:t>References</w:t>
      </w:r>
    </w:p>
    <w:p w:rsidR="007A49AA" w:rsidRPr="007A49AA" w:rsidRDefault="00535AC6">
      <w:pPr>
        <w:pStyle w:val="NormalWeb"/>
        <w:ind w:left="480" w:hanging="480"/>
        <w:divId w:val="961350626"/>
        <w:rPr>
          <w:rFonts w:ascii="Calibri" w:hAnsi="Calibri"/>
          <w:noProof/>
          <w:sz w:val="22"/>
        </w:rPr>
      </w:pPr>
      <w:r>
        <w:fldChar w:fldCharType="begin" w:fldLock="1"/>
      </w:r>
      <w:r w:rsidR="00CB6C32">
        <w:instrText xml:space="preserve">ADDIN Mendeley Bibliography CSL_BIBLIOGRAPHY </w:instrText>
      </w:r>
      <w:r>
        <w:fldChar w:fldCharType="separate"/>
      </w:r>
      <w:r w:rsidR="007A49AA" w:rsidRPr="007A49AA">
        <w:rPr>
          <w:rFonts w:ascii="Calibri" w:hAnsi="Calibri"/>
          <w:noProof/>
          <w:sz w:val="22"/>
        </w:rPr>
        <w:t xml:space="preserve">Abecasis, G.R. et al., 2012. An integrated map of genetic variation from 1,092 human genomes. </w:t>
      </w:r>
      <w:r w:rsidR="007A49AA" w:rsidRPr="007A49AA">
        <w:rPr>
          <w:rFonts w:ascii="Calibri" w:hAnsi="Calibri"/>
          <w:i/>
          <w:iCs/>
          <w:noProof/>
          <w:sz w:val="22"/>
        </w:rPr>
        <w:t>Nature</w:t>
      </w:r>
      <w:r w:rsidR="007A49AA" w:rsidRPr="007A49AA">
        <w:rPr>
          <w:rFonts w:ascii="Calibri" w:hAnsi="Calibri"/>
          <w:noProof/>
          <w:sz w:val="22"/>
        </w:rPr>
        <w:t>, 491(7422), pp.56–65. Available at: http://dx.doi.org/10.1038/nature11632 [Accessed July 9,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Anderson, T.J.C., Patel, J. &amp; Ferdig, M.T., 2009. Gene copy number and malaria biology. </w:t>
      </w:r>
      <w:r w:rsidRPr="007A49AA">
        <w:rPr>
          <w:rFonts w:ascii="Calibri" w:hAnsi="Calibri"/>
          <w:i/>
          <w:iCs/>
          <w:noProof/>
          <w:sz w:val="22"/>
        </w:rPr>
        <w:t>Trends in parasitology</w:t>
      </w:r>
      <w:r w:rsidRPr="007A49AA">
        <w:rPr>
          <w:rFonts w:ascii="Calibri" w:hAnsi="Calibri"/>
          <w:noProof/>
          <w:sz w:val="22"/>
        </w:rPr>
        <w:t>, 25(7), pp.336–43. Available at: http://www.pubmedcentral.nih.gov/articlerender.fcgi?artid=2839409&amp;tool=pmcentrez&amp;rendertype=abstract [Accessed November 17,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Antoine Claessens, William L. Hamilton, Mihir Kekre, Thomas D. Otto, Adnan Faizullabhoy, Julian C. Rayner, D.K., 2014. Generation of antigenic diversity in Plasmodium falciparum by structured rearrangement of var genes during mitosis. </w:t>
      </w:r>
      <w:r w:rsidRPr="007A49AA">
        <w:rPr>
          <w:rFonts w:ascii="Calibri" w:hAnsi="Calibri"/>
          <w:i/>
          <w:iCs/>
          <w:noProof/>
          <w:sz w:val="22"/>
        </w:rPr>
        <w:t>PLoS genetics</w:t>
      </w:r>
      <w:r w:rsidRPr="007A49AA">
        <w:rPr>
          <w:rFonts w:ascii="Calibri" w:hAnsi="Calibri"/>
          <w:noProof/>
          <w:sz w:val="22"/>
        </w:rPr>
        <w:t>.</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Ariey, F. et al., 2014. A molecular marker of artemisinin-resistant Plasmodium falciparum malaria. </w:t>
      </w:r>
      <w:r w:rsidRPr="007A49AA">
        <w:rPr>
          <w:rFonts w:ascii="Calibri" w:hAnsi="Calibri"/>
          <w:i/>
          <w:iCs/>
          <w:noProof/>
          <w:sz w:val="22"/>
        </w:rPr>
        <w:t>Nature</w:t>
      </w:r>
      <w:r w:rsidRPr="007A49AA">
        <w:rPr>
          <w:rFonts w:ascii="Calibri" w:hAnsi="Calibri"/>
          <w:noProof/>
          <w:sz w:val="22"/>
        </w:rPr>
        <w:t>, 505(7481), pp.50–5. Available at: http://www.ncbi.nlm.nih.gov/pubmed/24352242 [Accessed July 11,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Ashley, E.A. et al., 2014. Spread of Artemisinin Resistance in Plasmodium falciparum Malaria. </w:t>
      </w:r>
      <w:r w:rsidRPr="007A49AA">
        <w:rPr>
          <w:rFonts w:ascii="Calibri" w:hAnsi="Calibri"/>
          <w:i/>
          <w:iCs/>
          <w:noProof/>
          <w:sz w:val="22"/>
        </w:rPr>
        <w:t>New England Journal of Medicine</w:t>
      </w:r>
      <w:r w:rsidRPr="007A49AA">
        <w:rPr>
          <w:rFonts w:ascii="Calibri" w:hAnsi="Calibri"/>
          <w:noProof/>
          <w:sz w:val="22"/>
        </w:rPr>
        <w:t>, 371(5), pp.411–423. Available at: http://www.ncbi.nlm.nih.gov/pubmed/25075834 [Accessed July 31,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Van der Auwera, G.A. et al., 2002. </w:t>
      </w:r>
      <w:r w:rsidRPr="007A49AA">
        <w:rPr>
          <w:rFonts w:ascii="Calibri" w:hAnsi="Calibri"/>
          <w:i/>
          <w:iCs/>
          <w:noProof/>
          <w:sz w:val="22"/>
        </w:rPr>
        <w:t>Current Protocols in Bioinformatics</w:t>
      </w:r>
      <w:r w:rsidRPr="007A49AA">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Baudat, F. &amp; de Massy, B., 2007. Regulating double-stranded DNA break repair towards crossover or non-crossover during mammalian meiosis. </w:t>
      </w:r>
      <w:r w:rsidRPr="007A49AA">
        <w:rPr>
          <w:rFonts w:ascii="Calibri" w:hAnsi="Calibri"/>
          <w:i/>
          <w:iCs/>
          <w:noProof/>
          <w:sz w:val="22"/>
        </w:rPr>
        <w:t>Chromosome research : an international journal on the molecular, supramolecular and evolutionary aspects of chromosome biology</w:t>
      </w:r>
      <w:r w:rsidRPr="007A49AA">
        <w:rPr>
          <w:rFonts w:ascii="Calibri" w:hAnsi="Calibri"/>
          <w:noProof/>
          <w:sz w:val="22"/>
        </w:rPr>
        <w:t>, 15(5), pp.565–77. Available at: http://www.ncbi.nlm.nih.gov/pubmed/17674146 [Accessed December 1,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Birren, B. et al., 2006. Plasmodium falciparum HB3, whole genome shotgun sequencing project. Available at: http://www.ncbi.nlm.nih.gov/nuccore/AANS00000000.</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Bopp, S.E.R. et al., 2013. Mitotic evolution of Plasmodium falciparum shows a stable core genome but recombination in antigen families. N. Maizels, ed. </w:t>
      </w:r>
      <w:r w:rsidRPr="007A49AA">
        <w:rPr>
          <w:rFonts w:ascii="Calibri" w:hAnsi="Calibri"/>
          <w:i/>
          <w:iCs/>
          <w:noProof/>
          <w:sz w:val="22"/>
        </w:rPr>
        <w:t>PLoS genetics</w:t>
      </w:r>
      <w:r w:rsidRPr="007A49AA">
        <w:rPr>
          <w:rFonts w:ascii="Calibri" w:hAnsi="Calibri"/>
          <w:noProof/>
          <w:sz w:val="22"/>
        </w:rPr>
        <w:t>, 9(2), p.e1003293. Available at: http://dx.plos.org/10.1371/journal.pgen.1003293 [Accessed December 15,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Brick, K., Watanabe, J. &amp; Pizzi, E., 2008. Core promoters are predicted by their distinct physicochemical properties in the genome of Plasmodium falciparum. </w:t>
      </w:r>
      <w:r w:rsidRPr="007A49AA">
        <w:rPr>
          <w:rFonts w:ascii="Calibri" w:hAnsi="Calibri"/>
          <w:i/>
          <w:iCs/>
          <w:noProof/>
          <w:sz w:val="22"/>
        </w:rPr>
        <w:t>Genome biology</w:t>
      </w:r>
      <w:r w:rsidRPr="007A49AA">
        <w:rPr>
          <w:rFonts w:ascii="Calibri" w:hAnsi="Calibri"/>
          <w:noProof/>
          <w:sz w:val="22"/>
        </w:rPr>
        <w:t>, 9(12), p.R178. Available at: http://genomebiology.com/2008/9/12/R178 [Accessed December 15,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lastRenderedPageBreak/>
        <w:t xml:space="preserve">Chung, W.Y. et al., 2007. The CLAG/RhopH1 locus on chromosome 3 of Plasmodium falciparum: two genes or two alleles of the same gene? </w:t>
      </w:r>
      <w:r w:rsidRPr="007A49AA">
        <w:rPr>
          <w:rFonts w:ascii="Calibri" w:hAnsi="Calibri"/>
          <w:i/>
          <w:iCs/>
          <w:noProof/>
          <w:sz w:val="22"/>
        </w:rPr>
        <w:t>Molecular and biochemical parasitology</w:t>
      </w:r>
      <w:r w:rsidRPr="007A49AA">
        <w:rPr>
          <w:rFonts w:ascii="Calibri" w:hAnsi="Calibri"/>
          <w:noProof/>
          <w:sz w:val="22"/>
        </w:rPr>
        <w:t>, 151(2), pp.229–32. Available at: http://www.ncbi.nlm.nih.gov/pubmed/17166605 [Accessed December 16,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7A49AA">
        <w:rPr>
          <w:rFonts w:ascii="Calibri" w:hAnsi="Calibri"/>
          <w:i/>
          <w:iCs/>
          <w:noProof/>
          <w:sz w:val="22"/>
        </w:rPr>
        <w:t>Proceedings of the National Academy of Sciences of the United States of America</w:t>
      </w:r>
      <w:r w:rsidRPr="007A49AA">
        <w:rPr>
          <w:rFonts w:ascii="Calibri" w:hAnsi="Calibri"/>
          <w:noProof/>
          <w:sz w:val="22"/>
        </w:rPr>
        <w:t>, 91(3), pp.1143–7. Available at: http://www.pubmedcentral.nih.gov/articlerender.fcgi?artid=521470&amp;tool=pmcentrez&amp;rendertype=abstract [Accessed November 12,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DePristo, M.A. et al., 2011. A framework for variation discovery and genotyping using next-generation DNA sequencing data. </w:t>
      </w:r>
      <w:r w:rsidRPr="007A49AA">
        <w:rPr>
          <w:rFonts w:ascii="Calibri" w:hAnsi="Calibri"/>
          <w:i/>
          <w:iCs/>
          <w:noProof/>
          <w:sz w:val="22"/>
        </w:rPr>
        <w:t>Nature genetics</w:t>
      </w:r>
      <w:r w:rsidRPr="007A49AA">
        <w:rPr>
          <w:rFonts w:ascii="Calibri" w:hAnsi="Calibri"/>
          <w:noProof/>
          <w:sz w:val="22"/>
        </w:rPr>
        <w:t>, 43(5), pp.491–8. Available at: http://www.pubmedcentral.nih.gov/articlerender.fcgi?artid=3083463&amp;tool=pmcentrez&amp;rendertype=abstract [Accessed July 9,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DePristo, M.A., Zilversmit, M.M. &amp; Hartl, D.L., 2006. On the abundance, amino acid composition, and evolutionary dynamics of low-complexity regions in proteins. </w:t>
      </w:r>
      <w:r w:rsidRPr="007A49AA">
        <w:rPr>
          <w:rFonts w:ascii="Calibri" w:hAnsi="Calibri"/>
          <w:i/>
          <w:iCs/>
          <w:noProof/>
          <w:sz w:val="22"/>
        </w:rPr>
        <w:t>Gene</w:t>
      </w:r>
      <w:r w:rsidRPr="007A49AA">
        <w:rPr>
          <w:rFonts w:ascii="Calibri" w:hAnsi="Calibri"/>
          <w:noProof/>
          <w:sz w:val="22"/>
        </w:rPr>
        <w:t>, 378, pp.19–30. Available at: http://www.ncbi.nlm.nih.gov/pubmed/16806741 [Accessed November 3,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Ferreira, M.U. et al., 2003. Sequence diversity and evolution of the malaria vaccine candidate merozoite surface protein-1 (MSP-1) of Plasmodium falciparum. </w:t>
      </w:r>
      <w:r w:rsidRPr="007A49AA">
        <w:rPr>
          <w:rFonts w:ascii="Calibri" w:hAnsi="Calibri"/>
          <w:i/>
          <w:iCs/>
          <w:noProof/>
          <w:sz w:val="22"/>
        </w:rPr>
        <w:t>Gene</w:t>
      </w:r>
      <w:r w:rsidRPr="007A49AA">
        <w:rPr>
          <w:rFonts w:ascii="Calibri" w:hAnsi="Calibri"/>
          <w:noProof/>
          <w:sz w:val="22"/>
        </w:rPr>
        <w:t>, 304, pp.65–75. Available at: http://www.ncbi.nlm.nih.gov/pubmed/12568716 [Accessed November 19,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Flueck, C. et al., 2009. Plasmodium falciparum heterochromatin protein 1 marks genomic loci linked to phenotypic variation of exported virulence factors. </w:t>
      </w:r>
      <w:r w:rsidRPr="007A49AA">
        <w:rPr>
          <w:rFonts w:ascii="Calibri" w:hAnsi="Calibri"/>
          <w:i/>
          <w:iCs/>
          <w:noProof/>
          <w:sz w:val="22"/>
        </w:rPr>
        <w:t>PLoS pathogens</w:t>
      </w:r>
      <w:r w:rsidRPr="007A49AA">
        <w:rPr>
          <w:rFonts w:ascii="Calibri" w:hAnsi="Calibri"/>
          <w:noProof/>
          <w:sz w:val="22"/>
        </w:rPr>
        <w:t>, 5(9), p.e1000569. Available at: http://www.pubmedcentral.nih.gov/articlerender.fcgi?artid=2731224&amp;tool=pmcentrez&amp;rendertype=abstract [Accessed November 11,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Freitas-Junior, L.H. et al., 2000. Frequent ectopic recombination of virulence factor genes in telomeric chromosome clusters of P. falciparum. </w:t>
      </w:r>
      <w:r w:rsidRPr="007A49AA">
        <w:rPr>
          <w:rFonts w:ascii="Calibri" w:hAnsi="Calibri"/>
          <w:i/>
          <w:iCs/>
          <w:noProof/>
          <w:sz w:val="22"/>
        </w:rPr>
        <w:t>Nature</w:t>
      </w:r>
      <w:r w:rsidRPr="007A49AA">
        <w:rPr>
          <w:rFonts w:ascii="Calibri" w:hAnsi="Calibri"/>
          <w:noProof/>
          <w:sz w:val="22"/>
        </w:rPr>
        <w:t>, 407(6807), pp.1018–22. Available at: http://www.ncbi.nlm.nih.gov/pubmed/11069183 [Accessed December 15,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Gardner, M.J. et al., 2002. Genome sequence of the human malaria parasite Plasmodium falciparum. </w:t>
      </w:r>
      <w:r w:rsidRPr="007A49AA">
        <w:rPr>
          <w:rFonts w:ascii="Calibri" w:hAnsi="Calibri"/>
          <w:i/>
          <w:iCs/>
          <w:noProof/>
          <w:sz w:val="22"/>
        </w:rPr>
        <w:t>Nature</w:t>
      </w:r>
      <w:r w:rsidRPr="007A49AA">
        <w:rPr>
          <w:rFonts w:ascii="Calibri" w:hAnsi="Calibri"/>
          <w:noProof/>
          <w:sz w:val="22"/>
        </w:rPr>
        <w:t>, 419(6906), pp.498–511. Available at: http://www.pubmedcentral.nih.gov/articlerender.fcgi?artid=3836256&amp;tool=pmcentrez&amp;rendertype=abstract [Accessed October 22,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Gonzales, J.M. et al., 2008. Regulatory hotspots in the malaria parasite genome dictate transcriptional variation. </w:t>
      </w:r>
      <w:r w:rsidRPr="007A49AA">
        <w:rPr>
          <w:rFonts w:ascii="Calibri" w:hAnsi="Calibri"/>
          <w:i/>
          <w:iCs/>
          <w:noProof/>
          <w:sz w:val="22"/>
        </w:rPr>
        <w:t>PLoS biology</w:t>
      </w:r>
      <w:r w:rsidRPr="007A49AA">
        <w:rPr>
          <w:rFonts w:ascii="Calibri" w:hAnsi="Calibri"/>
          <w:noProof/>
          <w:sz w:val="22"/>
        </w:rPr>
        <w:t>, 6(9), p.e238. Available at: http://www.pubmedcentral.nih.gov/articlerender.fcgi?artid=2553844&amp;tool=pmcentrez&amp;rendertype=abstract [Accessed November 17,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Haerty, W. &amp; Golding, G.B., 2011. Increased polymorphism near low-complexity sequences across the genomes of Plasmodium falciparum isolates. </w:t>
      </w:r>
      <w:r w:rsidRPr="007A49AA">
        <w:rPr>
          <w:rFonts w:ascii="Calibri" w:hAnsi="Calibri"/>
          <w:i/>
          <w:iCs/>
          <w:noProof/>
          <w:sz w:val="22"/>
        </w:rPr>
        <w:t>Genome biology and evolution</w:t>
      </w:r>
      <w:r w:rsidRPr="007A49AA">
        <w:rPr>
          <w:rFonts w:ascii="Calibri" w:hAnsi="Calibri"/>
          <w:noProof/>
          <w:sz w:val="22"/>
        </w:rPr>
        <w:t>, 3, pp.539–50. Available at: http://www.pubmedcentral.nih.gov/articlerender.fcgi?artid=3140889&amp;tool=pmcentrez&amp;rendertype=abstract [Accessed November 19,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lastRenderedPageBreak/>
        <w:t xml:space="preserve">Hastings, P.J., 1992. Mechanism and control of recombination in fungi. </w:t>
      </w:r>
      <w:r w:rsidRPr="007A49AA">
        <w:rPr>
          <w:rFonts w:ascii="Calibri" w:hAnsi="Calibri"/>
          <w:i/>
          <w:iCs/>
          <w:noProof/>
          <w:sz w:val="22"/>
        </w:rPr>
        <w:t>Mutation research</w:t>
      </w:r>
      <w:r w:rsidRPr="007A49AA">
        <w:rPr>
          <w:rFonts w:ascii="Calibri" w:hAnsi="Calibri"/>
          <w:noProof/>
          <w:sz w:val="22"/>
        </w:rPr>
        <w:t>, 284(1), pp.97–110. Available at: http://www.ncbi.nlm.nih.gov/pubmed/1279396 [Accessed November 19,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Hayton, K. et al., 2008. Erythrocyte binding protein PfRH5 polymorphisms determine species-specific pathways of Plasmodium falciparum invasion. </w:t>
      </w:r>
      <w:r w:rsidRPr="007A49AA">
        <w:rPr>
          <w:rFonts w:ascii="Calibri" w:hAnsi="Calibri"/>
          <w:i/>
          <w:iCs/>
          <w:noProof/>
          <w:sz w:val="22"/>
        </w:rPr>
        <w:t>Cell host &amp; microbe</w:t>
      </w:r>
      <w:r w:rsidRPr="007A49AA">
        <w:rPr>
          <w:rFonts w:ascii="Calibri" w:hAnsi="Calibri"/>
          <w:noProof/>
          <w:sz w:val="22"/>
        </w:rPr>
        <w:t>, 4(1), pp.40–51. Available at: http://www.pubmedcentral.nih.gov/articlerender.fcgi?artid=2677973&amp;tool=pmcentrez&amp;rendertype=abstract [Accessed November 11,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Heinberg, A. et al., 2013. Direct evidence for the adaptive role of copy number variation on antifolate susceptibility in Plasmodium falciparum. </w:t>
      </w:r>
      <w:r w:rsidRPr="007A49AA">
        <w:rPr>
          <w:rFonts w:ascii="Calibri" w:hAnsi="Calibri"/>
          <w:i/>
          <w:iCs/>
          <w:noProof/>
          <w:sz w:val="22"/>
        </w:rPr>
        <w:t>Molecular microbiology</w:t>
      </w:r>
      <w:r w:rsidRPr="007A49AA">
        <w:rPr>
          <w:rFonts w:ascii="Calibri" w:hAnsi="Calibri"/>
          <w:noProof/>
          <w:sz w:val="22"/>
        </w:rPr>
        <w:t>, 88(4), pp.702–12. Available at: http://www.pubmedcentral.nih.gov/articlerender.fcgi?artid=3654098&amp;tool=pmcentrez&amp;rendertype=abstract [Accessed November 11,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Hilliker, A.J. et al., 1994. Meiotic gene conversion tract length distribution within the rosy locus of Drosophila melanogaster. </w:t>
      </w:r>
      <w:r w:rsidRPr="007A49AA">
        <w:rPr>
          <w:rFonts w:ascii="Calibri" w:hAnsi="Calibri"/>
          <w:i/>
          <w:iCs/>
          <w:noProof/>
          <w:sz w:val="22"/>
        </w:rPr>
        <w:t>Genetics</w:t>
      </w:r>
      <w:r w:rsidRPr="007A49AA">
        <w:rPr>
          <w:rFonts w:ascii="Calibri" w:hAnsi="Calibri"/>
          <w:noProof/>
          <w:sz w:val="22"/>
        </w:rPr>
        <w:t>, 137(4), pp.1019–26. Available at: http://www.pubmedcentral.nih.gov/articlerender.fcgi?artid=1206049&amp;tool=pmcentrez&amp;rendertype=abstract [Accessed December 16,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Hinterberg, K. et al., 1994. Interchromosomal exchange of a large subtelomeric segment in a Plasmodium falciparum cross. </w:t>
      </w:r>
      <w:r w:rsidRPr="007A49AA">
        <w:rPr>
          <w:rFonts w:ascii="Calibri" w:hAnsi="Calibri"/>
          <w:i/>
          <w:iCs/>
          <w:noProof/>
          <w:sz w:val="22"/>
        </w:rPr>
        <w:t>The EMBO journal</w:t>
      </w:r>
      <w:r w:rsidRPr="007A49AA">
        <w:rPr>
          <w:rFonts w:ascii="Calibri" w:hAnsi="Calibri"/>
          <w:noProof/>
          <w:sz w:val="22"/>
        </w:rPr>
        <w:t>, 13(17), pp.4174–80. Available at: http://www.pubmedcentral.nih.gov/articlerender.fcgi?artid=395340&amp;tool=pmcentrez&amp;rendertype=abstract [Accessed November 11,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Iqbal, Z. et al., 2012. De novo assembly and genotyping of variants using colored de Bruijn graphs. </w:t>
      </w:r>
      <w:r w:rsidRPr="007A49AA">
        <w:rPr>
          <w:rFonts w:ascii="Calibri" w:hAnsi="Calibri"/>
          <w:i/>
          <w:iCs/>
          <w:noProof/>
          <w:sz w:val="22"/>
        </w:rPr>
        <w:t>Nature genetics</w:t>
      </w:r>
      <w:r w:rsidRPr="007A49AA">
        <w:rPr>
          <w:rFonts w:ascii="Calibri" w:hAnsi="Calibri"/>
          <w:noProof/>
          <w:sz w:val="22"/>
        </w:rPr>
        <w:t>, 44(2), pp.226–32. Available at: http://dx.doi.org/10.1038/ng.1028 [Accessed July 9,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Iriko, H. et al., 2008. Diversity and evolution of the rhoph1/clag multigene family of Plasmodium falciparum. </w:t>
      </w:r>
      <w:r w:rsidRPr="007A49AA">
        <w:rPr>
          <w:rFonts w:ascii="Calibri" w:hAnsi="Calibri"/>
          <w:i/>
          <w:iCs/>
          <w:noProof/>
          <w:sz w:val="22"/>
        </w:rPr>
        <w:t>Molecular and biochemical parasitology</w:t>
      </w:r>
      <w:r w:rsidRPr="007A49AA">
        <w:rPr>
          <w:rFonts w:ascii="Calibri" w:hAnsi="Calibri"/>
          <w:noProof/>
          <w:sz w:val="22"/>
        </w:rPr>
        <w:t>, 158(1), pp.11–21. Available at: http://www.pubmedcentral.nih.gov/articlerender.fcgi?artid=2268843&amp;tool=pmcentrez&amp;rendertype=abstract [Accessed December 16,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Jeffares, D.C. et al., 2007. Genome variation and evolution of the malaria parasite Plasmodium falciparum. </w:t>
      </w:r>
      <w:r w:rsidRPr="007A49AA">
        <w:rPr>
          <w:rFonts w:ascii="Calibri" w:hAnsi="Calibri"/>
          <w:i/>
          <w:iCs/>
          <w:noProof/>
          <w:sz w:val="22"/>
        </w:rPr>
        <w:t>Nature genetics</w:t>
      </w:r>
      <w:r w:rsidRPr="007A49AA">
        <w:rPr>
          <w:rFonts w:ascii="Calibri" w:hAnsi="Calibri"/>
          <w:noProof/>
          <w:sz w:val="22"/>
        </w:rPr>
        <w:t>, 39(1), pp.120–5. Available at: http://www.pubmedcentral.nih.gov/articlerender.fcgi?artid=2663918&amp;tool=pmcentrez&amp;rendertype=abstract [Accessed November 13,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Jeffreys, A.J. &amp; May, C.A., 2004. Intense and highly localized gene conversion activity in human meiotic crossover hot spots. </w:t>
      </w:r>
      <w:r w:rsidRPr="007A49AA">
        <w:rPr>
          <w:rFonts w:ascii="Calibri" w:hAnsi="Calibri"/>
          <w:i/>
          <w:iCs/>
          <w:noProof/>
          <w:sz w:val="22"/>
        </w:rPr>
        <w:t>Nature genetics</w:t>
      </w:r>
      <w:r w:rsidRPr="007A49AA">
        <w:rPr>
          <w:rFonts w:ascii="Calibri" w:hAnsi="Calibri"/>
          <w:noProof/>
          <w:sz w:val="22"/>
        </w:rPr>
        <w:t>, 36(2), pp.151–6. Available at: http://www.ncbi.nlm.nih.gov/pubmed/14704667 [Accessed December 17,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Jiang, H. et al., 2011. High recombination rates and hotspots in a Plasmodium falciparum genetic cross. </w:t>
      </w:r>
      <w:r w:rsidRPr="007A49AA">
        <w:rPr>
          <w:rFonts w:ascii="Calibri" w:hAnsi="Calibri"/>
          <w:i/>
          <w:iCs/>
          <w:noProof/>
          <w:sz w:val="22"/>
        </w:rPr>
        <w:t>Genome biology</w:t>
      </w:r>
      <w:r w:rsidRPr="007A49AA">
        <w:rPr>
          <w:rFonts w:ascii="Calibri" w:hAnsi="Calibri"/>
          <w:noProof/>
          <w:sz w:val="22"/>
        </w:rPr>
        <w:t>, 12(4), p.R33. Available at: http://genomebiology.com/2011/12/4/R33 [Accessed November 11,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Kerr, P.J., Ranford-Cartwright, L.C. &amp; Walliker, D., 1994. Proof of intragenic recombination in Plasmodium falciparum. </w:t>
      </w:r>
      <w:r w:rsidRPr="007A49AA">
        <w:rPr>
          <w:rFonts w:ascii="Calibri" w:hAnsi="Calibri"/>
          <w:i/>
          <w:iCs/>
          <w:noProof/>
          <w:sz w:val="22"/>
        </w:rPr>
        <w:t>Molecular and biochemical parasitology</w:t>
      </w:r>
      <w:r w:rsidRPr="007A49AA">
        <w:rPr>
          <w:rFonts w:ascii="Calibri" w:hAnsi="Calibri"/>
          <w:noProof/>
          <w:sz w:val="22"/>
        </w:rPr>
        <w:t>, 66(2), pp.241–8. Available at: http://www.ncbi.nlm.nih.gov/pubmed/7808474 [Accessed November 19,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lastRenderedPageBreak/>
        <w:t xml:space="preserve">Kidgell, C. et al., 2006. A systematic map of genetic variation in Plasmodium falciparum. </w:t>
      </w:r>
      <w:r w:rsidRPr="007A49AA">
        <w:rPr>
          <w:rFonts w:ascii="Calibri" w:hAnsi="Calibri"/>
          <w:i/>
          <w:iCs/>
          <w:noProof/>
          <w:sz w:val="22"/>
        </w:rPr>
        <w:t>PLoS pathogens</w:t>
      </w:r>
      <w:r w:rsidRPr="007A49AA">
        <w:rPr>
          <w:rFonts w:ascii="Calibri" w:hAnsi="Calibri"/>
          <w:noProof/>
          <w:sz w:val="22"/>
        </w:rPr>
        <w:t>, 2(6), p.e57. Available at: http://www.pubmedcentral.nih.gov/articlerender.fcgi?artid=1480597&amp;tool=pmcentrez&amp;rendertype=abstract [Accessed November 11,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Kondrashov, F.A., 2012. Gene duplication as a mechanism of genomic adaptation to a changing environment. </w:t>
      </w:r>
      <w:r w:rsidRPr="007A49AA">
        <w:rPr>
          <w:rFonts w:ascii="Calibri" w:hAnsi="Calibri"/>
          <w:i/>
          <w:iCs/>
          <w:noProof/>
          <w:sz w:val="22"/>
        </w:rPr>
        <w:t>Proceedings. Biological sciences / The Royal Society</w:t>
      </w:r>
      <w:r w:rsidRPr="007A49AA">
        <w:rPr>
          <w:rFonts w:ascii="Calibri" w:hAnsi="Calibri"/>
          <w:noProof/>
          <w:sz w:val="22"/>
        </w:rPr>
        <w:t>, 279(1749), pp.5048–57. Available at: http://www.pubmedcentral.nih.gov/articlerender.fcgi?artid=3497230&amp;tool=pmcentrez&amp;rendertype=abstract [Accessed November 12,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Kozarewa, I. et al., 2009. Amplification-free Illumina sequencing-library preparation facilitates improved mapping and assembly of (G+C)-biased genomes. </w:t>
      </w:r>
      <w:r w:rsidRPr="007A49AA">
        <w:rPr>
          <w:rFonts w:ascii="Calibri" w:hAnsi="Calibri"/>
          <w:i/>
          <w:iCs/>
          <w:noProof/>
          <w:sz w:val="22"/>
        </w:rPr>
        <w:t>Nature methods</w:t>
      </w:r>
      <w:r w:rsidRPr="007A49AA">
        <w:rPr>
          <w:rFonts w:ascii="Calibri" w:hAnsi="Calibri"/>
          <w:noProof/>
          <w:sz w:val="22"/>
        </w:rPr>
        <w:t>, 6(4), pp.291–5. Available at: http://dx.doi.org/10.1038/nmeth.1311 [Accessed October 31,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Lasonder, E. et al., 2008. Proteomic profiling of Plasmodium sporozoite maturation identifies new proteins essential for parasite development and infectivity. D. E. Goldberg, ed. </w:t>
      </w:r>
      <w:r w:rsidRPr="007A49AA">
        <w:rPr>
          <w:rFonts w:ascii="Calibri" w:hAnsi="Calibri"/>
          <w:i/>
          <w:iCs/>
          <w:noProof/>
          <w:sz w:val="22"/>
        </w:rPr>
        <w:t>PLoS pathogens</w:t>
      </w:r>
      <w:r w:rsidRPr="007A49AA">
        <w:rPr>
          <w:rFonts w:ascii="Calibri" w:hAnsi="Calibri"/>
          <w:noProof/>
          <w:sz w:val="22"/>
        </w:rPr>
        <w:t>, 4(10), p.e1000195. Available at: http://dx.plos.org/10.1371/journal.ppat.1000195 [Accessed December 16,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Li, H. &amp; Durbin, R., 2009. Fast and accurate short read alignment with Burrows-Wheeler transform. </w:t>
      </w:r>
      <w:r w:rsidRPr="007A49AA">
        <w:rPr>
          <w:rFonts w:ascii="Calibri" w:hAnsi="Calibri"/>
          <w:i/>
          <w:iCs/>
          <w:noProof/>
          <w:sz w:val="22"/>
        </w:rPr>
        <w:t>Bioinformatics (Oxford, England)</w:t>
      </w:r>
      <w:r w:rsidRPr="007A49AA">
        <w:rPr>
          <w:rFonts w:ascii="Calibri" w:hAnsi="Calibri"/>
          <w:noProof/>
          <w:sz w:val="22"/>
        </w:rPr>
        <w:t>, 25(14), pp.1754–60. Available at: http://www.pubmedcentral.nih.gov/articlerender.fcgi?artid=2705234&amp;tool=pmcentrez&amp;rendertype=abstract [Accessed July 9,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Li, Y.-C. et al., 2002. Microsatellites: genomic distribution, putative functions and mutational mechanisms: a review. </w:t>
      </w:r>
      <w:r w:rsidRPr="007A49AA">
        <w:rPr>
          <w:rFonts w:ascii="Calibri" w:hAnsi="Calibri"/>
          <w:i/>
          <w:iCs/>
          <w:noProof/>
          <w:sz w:val="22"/>
        </w:rPr>
        <w:t>Molecular ecology</w:t>
      </w:r>
      <w:r w:rsidRPr="007A49AA">
        <w:rPr>
          <w:rFonts w:ascii="Calibri" w:hAnsi="Calibri"/>
          <w:noProof/>
          <w:sz w:val="22"/>
        </w:rPr>
        <w:t>, 11(12), pp.2453–65. Available at: http://www.ncbi.nlm.nih.gov/pubmed/12453231 [Accessed November 18,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Lovett, S.T., 2004. Encoded errors: mutations and rearrangements mediated by misalignment at repetitive DNA sequences. </w:t>
      </w:r>
      <w:r w:rsidRPr="007A49AA">
        <w:rPr>
          <w:rFonts w:ascii="Calibri" w:hAnsi="Calibri"/>
          <w:i/>
          <w:iCs/>
          <w:noProof/>
          <w:sz w:val="22"/>
        </w:rPr>
        <w:t>Molecular microbiology</w:t>
      </w:r>
      <w:r w:rsidRPr="007A49AA">
        <w:rPr>
          <w:rFonts w:ascii="Calibri" w:hAnsi="Calibri"/>
          <w:noProof/>
          <w:sz w:val="22"/>
        </w:rPr>
        <w:t>, 52(5), pp.1243–53. Available at: http://www.ncbi.nlm.nih.gov/pubmed/15165229 [Accessed November 19,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Mancera, E. et al., 2008. High-resolution mapping of meiotic crossovers and non-crossovers in yeast. </w:t>
      </w:r>
      <w:r w:rsidRPr="007A49AA">
        <w:rPr>
          <w:rFonts w:ascii="Calibri" w:hAnsi="Calibri"/>
          <w:i/>
          <w:iCs/>
          <w:noProof/>
          <w:sz w:val="22"/>
        </w:rPr>
        <w:t>Nature</w:t>
      </w:r>
      <w:r w:rsidRPr="007A49AA">
        <w:rPr>
          <w:rFonts w:ascii="Calibri" w:hAnsi="Calibri"/>
          <w:noProof/>
          <w:sz w:val="22"/>
        </w:rPr>
        <w:t>, 454(7203), pp.479–85. Available at: http://www.pubmedcentral.nih.gov/articlerender.fcgi?artid=2780006&amp;tool=pmcentrez&amp;rendertype=abstract [Accessed November 18,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Manske, H.M. &amp; Kwiatkowski, D.P., 2009. LookSeq: a browser-based viewer for deep sequencing data. </w:t>
      </w:r>
      <w:r w:rsidRPr="007A49AA">
        <w:rPr>
          <w:rFonts w:ascii="Calibri" w:hAnsi="Calibri"/>
          <w:i/>
          <w:iCs/>
          <w:noProof/>
          <w:sz w:val="22"/>
        </w:rPr>
        <w:t>Genome research</w:t>
      </w:r>
      <w:r w:rsidRPr="007A49AA">
        <w:rPr>
          <w:rFonts w:ascii="Calibri" w:hAnsi="Calibri"/>
          <w:noProof/>
          <w:sz w:val="22"/>
        </w:rPr>
        <w:t>, 19(11), pp.2125–32. Available at: http://www.pubmedcentral.nih.gov/articlerender.fcgi?artid=2775587&amp;tool=pmcentrez&amp;rendertype=abstract [Accessed December 5,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Manske, M. et al., 2012. Analysis of Plasmodium falciparum diversity in natural infections by deep sequencing. </w:t>
      </w:r>
      <w:r w:rsidRPr="007A49AA">
        <w:rPr>
          <w:rFonts w:ascii="Calibri" w:hAnsi="Calibri"/>
          <w:i/>
          <w:iCs/>
          <w:noProof/>
          <w:sz w:val="22"/>
        </w:rPr>
        <w:t>Nature</w:t>
      </w:r>
      <w:r w:rsidRPr="007A49AA">
        <w:rPr>
          <w:rFonts w:ascii="Calibri" w:hAnsi="Calibri"/>
          <w:noProof/>
          <w:sz w:val="22"/>
        </w:rPr>
        <w:t>, 487(7407), pp.375–9. Available at: http://www.pubmedcentral.nih.gov/articlerender.fcgi?artid=3738909&amp;tool=pmcentrez&amp;rendertype=abstract [Accessed November 11,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Martinez-Perez, E. &amp; Colaiácovo, M.P., 2009. Distribution of meiotic recombination events: talking to your neighbors. </w:t>
      </w:r>
      <w:r w:rsidRPr="007A49AA">
        <w:rPr>
          <w:rFonts w:ascii="Calibri" w:hAnsi="Calibri"/>
          <w:i/>
          <w:iCs/>
          <w:noProof/>
          <w:sz w:val="22"/>
        </w:rPr>
        <w:t>Current opinion in genetics &amp; development</w:t>
      </w:r>
      <w:r w:rsidRPr="007A49AA">
        <w:rPr>
          <w:rFonts w:ascii="Calibri" w:hAnsi="Calibri"/>
          <w:noProof/>
          <w:sz w:val="22"/>
        </w:rPr>
        <w:t xml:space="preserve">, 19(2), pp.105–12. Available at: </w:t>
      </w:r>
      <w:r w:rsidRPr="007A49AA">
        <w:rPr>
          <w:rFonts w:ascii="Calibri" w:hAnsi="Calibri"/>
          <w:noProof/>
          <w:sz w:val="22"/>
        </w:rPr>
        <w:lastRenderedPageBreak/>
        <w:t>http://www.pubmedcentral.nih.gov/articlerender.fcgi?artid=2729281&amp;tool=pmcentrez&amp;rendertype=abstract [Accessed December 16,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McKenna, A. et al., 2010. The Genome Analysis Toolkit: a MapReduce framework for analyzing next-generation DNA sequencing data. </w:t>
      </w:r>
      <w:r w:rsidRPr="007A49AA">
        <w:rPr>
          <w:rFonts w:ascii="Calibri" w:hAnsi="Calibri"/>
          <w:i/>
          <w:iCs/>
          <w:noProof/>
          <w:sz w:val="22"/>
        </w:rPr>
        <w:t>Genome research</w:t>
      </w:r>
      <w:r w:rsidRPr="007A49AA">
        <w:rPr>
          <w:rFonts w:ascii="Calibri" w:hAnsi="Calibri"/>
          <w:noProof/>
          <w:sz w:val="22"/>
        </w:rPr>
        <w:t>, 20(9), pp.1297–303. Available at: http://www.pubmedcentral.nih.gov/articlerender.fcgi?artid=2928508&amp;tool=pmcentrez&amp;rendertype=abstract [Accessed July 9,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Medvedev, P., Stanciu, M. &amp; Brudno, M., 2009. Computational methods for discovering structural variation with next-generation sequencing. </w:t>
      </w:r>
      <w:r w:rsidRPr="007A49AA">
        <w:rPr>
          <w:rFonts w:ascii="Calibri" w:hAnsi="Calibri"/>
          <w:i/>
          <w:iCs/>
          <w:noProof/>
          <w:sz w:val="22"/>
        </w:rPr>
        <w:t>Nature methods</w:t>
      </w:r>
      <w:r w:rsidRPr="007A49AA">
        <w:rPr>
          <w:rFonts w:ascii="Calibri" w:hAnsi="Calibri"/>
          <w:noProof/>
          <w:sz w:val="22"/>
        </w:rPr>
        <w:t>, 6(11 Suppl), pp.S13–20. Available at: http://dx.doi.org/10.1038/nmeth.1374 [Accessed January 17, 2015].</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Mills, R.E. et al., 2011. Mapping copy number variation by population-scale genome sequencing. </w:t>
      </w:r>
      <w:r w:rsidRPr="007A49AA">
        <w:rPr>
          <w:rFonts w:ascii="Calibri" w:hAnsi="Calibri"/>
          <w:i/>
          <w:iCs/>
          <w:noProof/>
          <w:sz w:val="22"/>
        </w:rPr>
        <w:t>Nature</w:t>
      </w:r>
      <w:r w:rsidRPr="007A49AA">
        <w:rPr>
          <w:rFonts w:ascii="Calibri" w:hAnsi="Calibri"/>
          <w:noProof/>
          <w:sz w:val="22"/>
        </w:rPr>
        <w:t>, 470(7332), pp.59–65. Available at: http://dx.doi.org/10.1038/nature09708 [Accessed July 9,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Miotto, O. et al., 2013. Multiple populations of artemisinin-resistant Plasmodium falciparum in Cambodia. </w:t>
      </w:r>
      <w:r w:rsidRPr="007A49AA">
        <w:rPr>
          <w:rFonts w:ascii="Calibri" w:hAnsi="Calibri"/>
          <w:i/>
          <w:iCs/>
          <w:noProof/>
          <w:sz w:val="22"/>
        </w:rPr>
        <w:t>Nature genetics</w:t>
      </w:r>
      <w:r w:rsidRPr="007A49AA">
        <w:rPr>
          <w:rFonts w:ascii="Calibri" w:hAnsi="Calibri"/>
          <w:noProof/>
          <w:sz w:val="22"/>
        </w:rPr>
        <w:t>, 45(6), pp.648–55. Available at: http://www.pubmedcentral.nih.gov/articlerender.fcgi?artid=3807790&amp;tool=pmcentrez&amp;rendertype=abstract [Accessed September 30,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Mok, S. et al., 2014. Structural polymorphism in the promoter of pfmrp2 confers Plasmodium falciparum tolerance to quinoline drugs. </w:t>
      </w:r>
      <w:r w:rsidRPr="007A49AA">
        <w:rPr>
          <w:rFonts w:ascii="Calibri" w:hAnsi="Calibri"/>
          <w:i/>
          <w:iCs/>
          <w:noProof/>
          <w:sz w:val="22"/>
        </w:rPr>
        <w:t>Molecular microbiology</w:t>
      </w:r>
      <w:r w:rsidRPr="007A49AA">
        <w:rPr>
          <w:rFonts w:ascii="Calibri" w:hAnsi="Calibri"/>
          <w:noProof/>
          <w:sz w:val="22"/>
        </w:rPr>
        <w:t>, 91(5), pp.918–34. Available at: http://www.ncbi.nlm.nih.gov/pubmed/24372851 [Accessed November 13,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Montgomery, S.B. et al., 2013. The origin, evolution, and functional impact of short insertion-deletion variants identified in 179 human genomes. </w:t>
      </w:r>
      <w:r w:rsidRPr="007A49AA">
        <w:rPr>
          <w:rFonts w:ascii="Calibri" w:hAnsi="Calibri"/>
          <w:i/>
          <w:iCs/>
          <w:noProof/>
          <w:sz w:val="22"/>
        </w:rPr>
        <w:t>Genome research</w:t>
      </w:r>
      <w:r w:rsidRPr="007A49AA">
        <w:rPr>
          <w:rFonts w:ascii="Calibri" w:hAnsi="Calibri"/>
          <w:noProof/>
          <w:sz w:val="22"/>
        </w:rPr>
        <w:t>, 23(5), pp.749–61. Available at: http://www.pubmedcentral.nih.gov/articlerender.fcgi?artid=3638132&amp;tool=pmcentrez&amp;rendertype=abstract [Accessed August 21,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Muralidharan, V. &amp; Goldberg, D.E., 2013. Asparagine repeats in Plasmodium falciparum proteins: good for nothing? L. J. Knoll, ed. </w:t>
      </w:r>
      <w:r w:rsidRPr="007A49AA">
        <w:rPr>
          <w:rFonts w:ascii="Calibri" w:hAnsi="Calibri"/>
          <w:i/>
          <w:iCs/>
          <w:noProof/>
          <w:sz w:val="22"/>
        </w:rPr>
        <w:t>PLoS pathogens</w:t>
      </w:r>
      <w:r w:rsidRPr="007A49AA">
        <w:rPr>
          <w:rFonts w:ascii="Calibri" w:hAnsi="Calibri"/>
          <w:noProof/>
          <w:sz w:val="22"/>
        </w:rPr>
        <w:t>, 9(8), p.e1003488. Available at: http://dx.plos.org/10.1371/journal.ppat.1003488 [Accessed December 8,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Myers, S. et al., 2005. A fine-scale map of recombination rates and hotspots across the human genome. </w:t>
      </w:r>
      <w:r w:rsidRPr="007A49AA">
        <w:rPr>
          <w:rFonts w:ascii="Calibri" w:hAnsi="Calibri"/>
          <w:i/>
          <w:iCs/>
          <w:noProof/>
          <w:sz w:val="22"/>
        </w:rPr>
        <w:t>Science (New York, N.Y.)</w:t>
      </w:r>
      <w:r w:rsidRPr="007A49AA">
        <w:rPr>
          <w:rFonts w:ascii="Calibri" w:hAnsi="Calibri"/>
          <w:noProof/>
          <w:sz w:val="22"/>
        </w:rPr>
        <w:t>, 310(5746), pp.321–4. Available at: http://www.sciencemag.org/content/310/5746/321 [Accessed July 23,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Nair, S. et al., 2008. Adaptive copy number evolution in malaria parasites. </w:t>
      </w:r>
      <w:r w:rsidRPr="007A49AA">
        <w:rPr>
          <w:rFonts w:ascii="Calibri" w:hAnsi="Calibri"/>
          <w:i/>
          <w:iCs/>
          <w:noProof/>
          <w:sz w:val="22"/>
        </w:rPr>
        <w:t>PLoS genetics</w:t>
      </w:r>
      <w:r w:rsidRPr="007A49AA">
        <w:rPr>
          <w:rFonts w:ascii="Calibri" w:hAnsi="Calibri"/>
          <w:noProof/>
          <w:sz w:val="22"/>
        </w:rPr>
        <w:t>, 4(10), p.e1000243. Available at: http://www.pubmedcentral.nih.gov/articlerender.fcgi?artid=2570623&amp;tool=pmcentrez&amp;rendertype=abstract [Accessed November 17,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Nair, S. et al., 2007. Recurrent gene amplification and soft selective sweeps during evolution of multidrug resistance in malaria parasites. </w:t>
      </w:r>
      <w:r w:rsidRPr="007A49AA">
        <w:rPr>
          <w:rFonts w:ascii="Calibri" w:hAnsi="Calibri"/>
          <w:i/>
          <w:iCs/>
          <w:noProof/>
          <w:sz w:val="22"/>
        </w:rPr>
        <w:t>Molecular biology and evolution</w:t>
      </w:r>
      <w:r w:rsidRPr="007A49AA">
        <w:rPr>
          <w:rFonts w:ascii="Calibri" w:hAnsi="Calibri"/>
          <w:noProof/>
          <w:sz w:val="22"/>
        </w:rPr>
        <w:t>, 24(2), pp.562–73. Available at: http://www.ncbi.nlm.nih.gov/pubmed/17124182 [Accessed November 12,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Price, R.N. et al., 2004. Mefloquine resistance in Plasmodium falciparum and increased pfmdr1 gene copy number. </w:t>
      </w:r>
      <w:r w:rsidRPr="007A49AA">
        <w:rPr>
          <w:rFonts w:ascii="Calibri" w:hAnsi="Calibri"/>
          <w:i/>
          <w:iCs/>
          <w:noProof/>
          <w:sz w:val="22"/>
        </w:rPr>
        <w:t>Lancet</w:t>
      </w:r>
      <w:r w:rsidRPr="007A49AA">
        <w:rPr>
          <w:rFonts w:ascii="Calibri" w:hAnsi="Calibri"/>
          <w:noProof/>
          <w:sz w:val="22"/>
        </w:rPr>
        <w:t>, 364(9432), pp.438–47. Available at: http://www.ncbi.nlm.nih.gov/pubmed/15288742 [Accessed November 11,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lastRenderedPageBreak/>
        <w:t xml:space="preserve">Robasky, K., Lewis, N.E. &amp; Church, G.M., 2014. The role of replicates for error mitigation in next-generation sequencing. </w:t>
      </w:r>
      <w:r w:rsidRPr="007A49AA">
        <w:rPr>
          <w:rFonts w:ascii="Calibri" w:hAnsi="Calibri"/>
          <w:i/>
          <w:iCs/>
          <w:noProof/>
          <w:sz w:val="22"/>
        </w:rPr>
        <w:t>Nature reviews. Genetics</w:t>
      </w:r>
      <w:r w:rsidRPr="007A49AA">
        <w:rPr>
          <w:rFonts w:ascii="Calibri" w:hAnsi="Calibri"/>
          <w:noProof/>
          <w:sz w:val="22"/>
        </w:rPr>
        <w:t>, 15(1), pp.56–62. Available at: http://dx.doi.org/10.1038/nrg3655 [Accessed July 15,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Roy, S.W., Ferreira, M.U. &amp; Hartl, D.L., 2008. Evolution of allelic dimorphism in malarial surface antigens. </w:t>
      </w:r>
      <w:r w:rsidRPr="007A49AA">
        <w:rPr>
          <w:rFonts w:ascii="Calibri" w:hAnsi="Calibri"/>
          <w:i/>
          <w:iCs/>
          <w:noProof/>
          <w:sz w:val="22"/>
        </w:rPr>
        <w:t>Heredity</w:t>
      </w:r>
      <w:r w:rsidRPr="007A49AA">
        <w:rPr>
          <w:rFonts w:ascii="Calibri" w:hAnsi="Calibri"/>
          <w:noProof/>
          <w:sz w:val="22"/>
        </w:rPr>
        <w:t>, 100(2), pp.103–10. Available at: http://www.ncbi.nlm.nih.gov/pubmed/17021615 [Accessed November 19,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Samarakoon, U., Regier, A., et al., 2011. High-throughput 454 resequencing for allele discovery and recombination mapping in Plasmodium falciparum. </w:t>
      </w:r>
      <w:r w:rsidRPr="007A49AA">
        <w:rPr>
          <w:rFonts w:ascii="Calibri" w:hAnsi="Calibri"/>
          <w:i/>
          <w:iCs/>
          <w:noProof/>
          <w:sz w:val="22"/>
        </w:rPr>
        <w:t>BMC genomics</w:t>
      </w:r>
      <w:r w:rsidRPr="007A49AA">
        <w:rPr>
          <w:rFonts w:ascii="Calibri" w:hAnsi="Calibri"/>
          <w:noProof/>
          <w:sz w:val="22"/>
        </w:rPr>
        <w:t>, 12, p.116. Available at: http://www.pubmedcentral.nih.gov/articlerender.fcgi?artid=3055840&amp;tool=pmcentrez&amp;rendertype=abstract [Accessed November 11,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Samarakoon, U., Gonzales, J.M., et al., 2011. The landscape of inherited and de novo copy number variants in a Plasmodium falciparum genetic cross. </w:t>
      </w:r>
      <w:r w:rsidRPr="007A49AA">
        <w:rPr>
          <w:rFonts w:ascii="Calibri" w:hAnsi="Calibri"/>
          <w:i/>
          <w:iCs/>
          <w:noProof/>
          <w:sz w:val="22"/>
        </w:rPr>
        <w:t>BMC genomics</w:t>
      </w:r>
      <w:r w:rsidRPr="007A49AA">
        <w:rPr>
          <w:rFonts w:ascii="Calibri" w:hAnsi="Calibri"/>
          <w:noProof/>
          <w:sz w:val="22"/>
        </w:rPr>
        <w:t>, 12, p.457. Available at: http://www.pubmedcentral.nih.gov/articlerender.fcgi?artid=3191341&amp;tool=pmcentrez&amp;rendertype=abstract [Accessed October 18,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Saunders, I.W., Brohede, J. &amp; Hannan, G.N., 2007. Estimating genotyping error rates from Mendelian errors in SNP array genotypes and their impact on inference. </w:t>
      </w:r>
      <w:r w:rsidRPr="007A49AA">
        <w:rPr>
          <w:rFonts w:ascii="Calibri" w:hAnsi="Calibri"/>
          <w:i/>
          <w:iCs/>
          <w:noProof/>
          <w:sz w:val="22"/>
        </w:rPr>
        <w:t>Genomics</w:t>
      </w:r>
      <w:r w:rsidRPr="007A49AA">
        <w:rPr>
          <w:rFonts w:ascii="Calibri" w:hAnsi="Calibri"/>
          <w:noProof/>
          <w:sz w:val="22"/>
        </w:rPr>
        <w:t>, 90(3), pp.291–6. Available at: http://www.sciencedirect.com/science/article/pii/S088875430700136X [Accessed December 15,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Sepúlveda, N. et al., 2013. A Poisson hierarchical modelling approach to detecting copy number variation in sequence coverage data. </w:t>
      </w:r>
      <w:r w:rsidRPr="007A49AA">
        <w:rPr>
          <w:rFonts w:ascii="Calibri" w:hAnsi="Calibri"/>
          <w:i/>
          <w:iCs/>
          <w:noProof/>
          <w:sz w:val="22"/>
        </w:rPr>
        <w:t>BMC genomics</w:t>
      </w:r>
      <w:r w:rsidRPr="007A49AA">
        <w:rPr>
          <w:rFonts w:ascii="Calibri" w:hAnsi="Calibri"/>
          <w:noProof/>
          <w:sz w:val="22"/>
        </w:rPr>
        <w:t>, 14, p.128. Available at: http://www.pubmedcentral.nih.gov/articlerender.fcgi?artid=3679970&amp;tool=pmcentrez&amp;rendertype=abstract [Accessed November 11,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Singh, S. et al., 2009. A conserved multi-gene family induces cross-reactive antibodies effective in defense against Plasmodium falciparum. V. Moorthy, ed. </w:t>
      </w:r>
      <w:r w:rsidRPr="007A49AA">
        <w:rPr>
          <w:rFonts w:ascii="Calibri" w:hAnsi="Calibri"/>
          <w:i/>
          <w:iCs/>
          <w:noProof/>
          <w:sz w:val="22"/>
        </w:rPr>
        <w:t>PloS one</w:t>
      </w:r>
      <w:r w:rsidRPr="007A49AA">
        <w:rPr>
          <w:rFonts w:ascii="Calibri" w:hAnsi="Calibri"/>
          <w:noProof/>
          <w:sz w:val="22"/>
        </w:rPr>
        <w:t>, 4(4), p.e5410. Available at: http://dx.plos.org/10.1371/journal.pone.0005410 [Accessed December 17,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Su, X. et al., 1999. A genetic map and recombination parameters of the human malaria parasite Plasmodium falciparum. </w:t>
      </w:r>
      <w:r w:rsidRPr="007A49AA">
        <w:rPr>
          <w:rFonts w:ascii="Calibri" w:hAnsi="Calibri"/>
          <w:i/>
          <w:iCs/>
          <w:noProof/>
          <w:sz w:val="22"/>
        </w:rPr>
        <w:t>Science (New York, N.Y.)</w:t>
      </w:r>
      <w:r w:rsidRPr="007A49AA">
        <w:rPr>
          <w:rFonts w:ascii="Calibri" w:hAnsi="Calibri"/>
          <w:noProof/>
          <w:sz w:val="22"/>
        </w:rPr>
        <w:t>, 286(5443), pp.1351–3. Available at: http://www.ncbi.nlm.nih.gov/pubmed/10558988 [Accessed November 19,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Tan, J.C. et al., 2010. Variable numbers of tandem repeats in Plasmodium falciparum genes. </w:t>
      </w:r>
      <w:r w:rsidRPr="007A49AA">
        <w:rPr>
          <w:rFonts w:ascii="Calibri" w:hAnsi="Calibri"/>
          <w:i/>
          <w:iCs/>
          <w:noProof/>
          <w:sz w:val="22"/>
        </w:rPr>
        <w:t>Journal of molecular evolution</w:t>
      </w:r>
      <w:r w:rsidRPr="007A49AA">
        <w:rPr>
          <w:rFonts w:ascii="Calibri" w:hAnsi="Calibri"/>
          <w:noProof/>
          <w:sz w:val="22"/>
        </w:rPr>
        <w:t>, 71(4), pp.268–78. Available at: http://www.pubmedcentral.nih.gov/articlerender.fcgi?artid=3205454&amp;tool=pmcentrez&amp;rendertype=abstract [Accessed November 21,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Triglia, T. et al., 1991. Amplification of the multidrug resistance gene pfmdr1 in Plasmodium falciparum has arisen as multiple independent events. </w:t>
      </w:r>
      <w:r w:rsidRPr="007A49AA">
        <w:rPr>
          <w:rFonts w:ascii="Calibri" w:hAnsi="Calibri"/>
          <w:i/>
          <w:iCs/>
          <w:noProof/>
          <w:sz w:val="22"/>
        </w:rPr>
        <w:t>Molecular and cellular biology</w:t>
      </w:r>
      <w:r w:rsidRPr="007A49AA">
        <w:rPr>
          <w:rFonts w:ascii="Calibri" w:hAnsi="Calibri"/>
          <w:noProof/>
          <w:sz w:val="22"/>
        </w:rPr>
        <w:t>, 11(10), pp.5244–50. Available at: http://www.pubmedcentral.nih.gov/articlerender.fcgi?artid=361573&amp;tool=pmcentrez&amp;rendertype=abstract [Accessed November 12,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Völker, M. et al., 2010. Copy number variation, chromosome rearrangement, and their association with recombination during avian evolution. </w:t>
      </w:r>
      <w:r w:rsidRPr="007A49AA">
        <w:rPr>
          <w:rFonts w:ascii="Calibri" w:hAnsi="Calibri"/>
          <w:i/>
          <w:iCs/>
          <w:noProof/>
          <w:sz w:val="22"/>
        </w:rPr>
        <w:t>Genome research</w:t>
      </w:r>
      <w:r w:rsidRPr="007A49AA">
        <w:rPr>
          <w:rFonts w:ascii="Calibri" w:hAnsi="Calibri"/>
          <w:noProof/>
          <w:sz w:val="22"/>
        </w:rPr>
        <w:t>, 20(4), pp.503–11. Available at: http://genome.cshlp.org/content/20/4/503.full [Accessed December 15,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lastRenderedPageBreak/>
        <w:t xml:space="preserve">Walker-Jonah, A. et al., 1992. An RFLP map of the Plasmodium falciparum genome, recombination rates and favored linkage groups in a genetic cross. </w:t>
      </w:r>
      <w:r w:rsidRPr="007A49AA">
        <w:rPr>
          <w:rFonts w:ascii="Calibri" w:hAnsi="Calibri"/>
          <w:i/>
          <w:iCs/>
          <w:noProof/>
          <w:sz w:val="22"/>
        </w:rPr>
        <w:t>Molecular and biochemical parasitology</w:t>
      </w:r>
      <w:r w:rsidRPr="007A49AA">
        <w:rPr>
          <w:rFonts w:ascii="Calibri" w:hAnsi="Calibri"/>
          <w:noProof/>
          <w:sz w:val="22"/>
        </w:rPr>
        <w:t>, 51(2), pp.313–20. Available at: http://www.ncbi.nlm.nih.gov/pubmed/1349423 [Accessed November 19,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Walliker, D. et al., 1987. Genetic analysis of the human malaria parasite Plasmodium falciparum. </w:t>
      </w:r>
      <w:r w:rsidRPr="007A49AA">
        <w:rPr>
          <w:rFonts w:ascii="Calibri" w:hAnsi="Calibri"/>
          <w:i/>
          <w:iCs/>
          <w:noProof/>
          <w:sz w:val="22"/>
        </w:rPr>
        <w:t>Science (New York, N.Y.)</w:t>
      </w:r>
      <w:r w:rsidRPr="007A49AA">
        <w:rPr>
          <w:rFonts w:ascii="Calibri" w:hAnsi="Calibri"/>
          <w:noProof/>
          <w:sz w:val="22"/>
        </w:rPr>
        <w:t>, 236(4809), pp.1661–6. Available at: http://www.ncbi.nlm.nih.gov/pubmed/3299700 [Accessed November 11,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Wellems, T.E. et al., 1990. Chloroquine resistance not linked to mdr-like genes in a Plasmodium falciparum cross. </w:t>
      </w:r>
      <w:r w:rsidRPr="007A49AA">
        <w:rPr>
          <w:rFonts w:ascii="Calibri" w:hAnsi="Calibri"/>
          <w:i/>
          <w:iCs/>
          <w:noProof/>
          <w:sz w:val="22"/>
        </w:rPr>
        <w:t>Nature</w:t>
      </w:r>
      <w:r w:rsidRPr="007A49AA">
        <w:rPr>
          <w:rFonts w:ascii="Calibri" w:hAnsi="Calibri"/>
          <w:noProof/>
          <w:sz w:val="22"/>
        </w:rPr>
        <w:t>, 345(6272), pp.253–5. Available at: http://www.ncbi.nlm.nih.gov/pubmed/1970614 [Accessed November 11,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Wellems, T.E., Walker-Jonah, A. &amp; Panton, L.J., 1991. Genetic mapping of the chloroquine-resistance locus on Plasmodium falciparum chromosome 7. </w:t>
      </w:r>
      <w:r w:rsidRPr="007A49AA">
        <w:rPr>
          <w:rFonts w:ascii="Calibri" w:hAnsi="Calibri"/>
          <w:i/>
          <w:iCs/>
          <w:noProof/>
          <w:sz w:val="22"/>
        </w:rPr>
        <w:t>Proceedings of the National Academy of Sciences of the United States of America</w:t>
      </w:r>
      <w:r w:rsidRPr="007A49AA">
        <w:rPr>
          <w:rFonts w:ascii="Calibri" w:hAnsi="Calibri"/>
          <w:noProof/>
          <w:sz w:val="22"/>
        </w:rPr>
        <w:t>, 88(8), pp.3382–6. Available at: http://www.pubmedcentral.nih.gov/articlerender.fcgi?artid=51451&amp;tool=pmcentrez&amp;rendertype=abstract [Accessed November 11,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Winter, G. et al., 2005. SURFIN is a polymorphic antigen expressed on Plasmodium falciparum merozoites and infected erythrocytes. </w:t>
      </w:r>
      <w:r w:rsidRPr="007A49AA">
        <w:rPr>
          <w:rFonts w:ascii="Calibri" w:hAnsi="Calibri"/>
          <w:i/>
          <w:iCs/>
          <w:noProof/>
          <w:sz w:val="22"/>
        </w:rPr>
        <w:t>The Journal of experimental medicine</w:t>
      </w:r>
      <w:r w:rsidRPr="007A49AA">
        <w:rPr>
          <w:rFonts w:ascii="Calibri" w:hAnsi="Calibri"/>
          <w:noProof/>
          <w:sz w:val="22"/>
        </w:rPr>
        <w:t>, 201(11), pp.1853–63. Available at: http://www.pubmedcentral.nih.gov/articlerender.fcgi?artid=2213267&amp;tool=pmcentrez&amp;rendertype=abstract [Accessed December 17,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Youds, J.L. &amp; Boulton, S.J., 2011. The choice in meiosis - defining the factors that influence crossover or non-crossover formation. </w:t>
      </w:r>
      <w:r w:rsidRPr="007A49AA">
        <w:rPr>
          <w:rFonts w:ascii="Calibri" w:hAnsi="Calibri"/>
          <w:i/>
          <w:iCs/>
          <w:noProof/>
          <w:sz w:val="22"/>
        </w:rPr>
        <w:t>Journal of cell science</w:t>
      </w:r>
      <w:r w:rsidRPr="007A49AA">
        <w:rPr>
          <w:rFonts w:ascii="Calibri" w:hAnsi="Calibri"/>
          <w:noProof/>
          <w:sz w:val="22"/>
        </w:rPr>
        <w:t>, 124(Pt 4), pp.501–13. Available at: http://www.ncbi.nlm.nih.gov/pubmed/21282472 [Accessed December 12,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Zhao, M. et al., 2013. Computational tools for copy number variation (CNV) detection using next-generation sequencing data: features and perspectives. </w:t>
      </w:r>
      <w:r w:rsidRPr="007A49AA">
        <w:rPr>
          <w:rFonts w:ascii="Calibri" w:hAnsi="Calibri"/>
          <w:i/>
          <w:iCs/>
          <w:noProof/>
          <w:sz w:val="22"/>
        </w:rPr>
        <w:t>BMC bioinformatics</w:t>
      </w:r>
      <w:r w:rsidRPr="007A49AA">
        <w:rPr>
          <w:rFonts w:ascii="Calibri" w:hAnsi="Calibri"/>
          <w:noProof/>
          <w:sz w:val="22"/>
        </w:rPr>
        <w:t>, 14 Suppl 1(Suppl 11), p.S1. Available at: http://www.biomedcentral.com/1471-2105/14/S11/S1 [Accessed November 6, 2014].</w:t>
      </w:r>
    </w:p>
    <w:p w:rsidR="007A49AA" w:rsidRPr="007A49AA" w:rsidRDefault="007A49AA">
      <w:pPr>
        <w:pStyle w:val="NormalWeb"/>
        <w:ind w:left="480" w:hanging="480"/>
        <w:divId w:val="961350626"/>
        <w:rPr>
          <w:rFonts w:ascii="Calibri" w:hAnsi="Calibri"/>
          <w:noProof/>
          <w:sz w:val="22"/>
        </w:rPr>
      </w:pPr>
      <w:r w:rsidRPr="007A49AA">
        <w:rPr>
          <w:rFonts w:ascii="Calibri" w:hAnsi="Calibri"/>
          <w:noProof/>
          <w:sz w:val="22"/>
        </w:rPr>
        <w:t xml:space="preserve">Zilversmit, M.M. et al., 2010. Low-complexity regions in Plasmodium falciparum: missing links in the evolution of an extreme genome. </w:t>
      </w:r>
      <w:r w:rsidRPr="007A49AA">
        <w:rPr>
          <w:rFonts w:ascii="Calibri" w:hAnsi="Calibri"/>
          <w:i/>
          <w:iCs/>
          <w:noProof/>
          <w:sz w:val="22"/>
        </w:rPr>
        <w:t>Molecular biology and evolution</w:t>
      </w:r>
      <w:r w:rsidRPr="007A49AA">
        <w:rPr>
          <w:rFonts w:ascii="Calibri" w:hAnsi="Calibri"/>
          <w:noProof/>
          <w:sz w:val="22"/>
        </w:rPr>
        <w:t>, 27(9), pp.2198–209. Available at: http://www.pubmedcentral.nih.gov/articlerender.fcgi?artid=2922621&amp;tool=pmcentrez&amp;rendertype=abstract [Accessed October 20, 2014].</w:t>
      </w:r>
    </w:p>
    <w:p w:rsidR="009E1600" w:rsidRPr="009E1600" w:rsidRDefault="00535AC6" w:rsidP="007A49AA">
      <w:pPr>
        <w:pStyle w:val="NormalWeb"/>
        <w:ind w:left="480" w:hanging="480"/>
        <w:divId w:val="984234405"/>
      </w:pPr>
      <w:r>
        <w:fldChar w:fldCharType="end"/>
      </w:r>
    </w:p>
    <w:sectPr w:rsidR="009E1600" w:rsidRPr="009E1600" w:rsidSect="00355A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5191" w:rsidRDefault="00105191" w:rsidP="008B66D9">
      <w:pPr>
        <w:spacing w:after="0" w:line="240" w:lineRule="auto"/>
      </w:pPr>
      <w:r>
        <w:separator/>
      </w:r>
    </w:p>
  </w:endnote>
  <w:endnote w:type="continuationSeparator" w:id="0">
    <w:p w:rsidR="00105191" w:rsidRDefault="00105191"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5191" w:rsidRDefault="00105191" w:rsidP="008B66D9">
      <w:pPr>
        <w:spacing w:after="0" w:line="240" w:lineRule="auto"/>
      </w:pPr>
      <w:r>
        <w:separator/>
      </w:r>
    </w:p>
  </w:footnote>
  <w:footnote w:type="continuationSeparator" w:id="0">
    <w:p w:rsidR="00105191" w:rsidRDefault="00105191" w:rsidP="008B66D9">
      <w:pPr>
        <w:spacing w:after="0" w:line="240" w:lineRule="auto"/>
      </w:pPr>
      <w:r>
        <w:continuationSeparator/>
      </w:r>
    </w:p>
  </w:footnote>
  <w:footnote w:id="1">
    <w:p w:rsidR="007A49AA" w:rsidRDefault="007A49AA">
      <w:pPr>
        <w:pStyle w:val="FootnoteText"/>
      </w:pPr>
      <w:r>
        <w:rPr>
          <w:rStyle w:val="FootnoteReference"/>
        </w:rPr>
        <w:footnoteRef/>
      </w:r>
      <w:r>
        <w:t xml:space="preserve"> MRC Centre for Genomics and Global Health, University of Oxford, Oxford, UK</w:t>
      </w:r>
    </w:p>
  </w:footnote>
  <w:footnote w:id="2">
    <w:p w:rsidR="007A49AA" w:rsidRDefault="007A49AA">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7A49AA" w:rsidRDefault="007A49AA">
      <w:pPr>
        <w:pStyle w:val="FootnoteText"/>
      </w:pPr>
      <w:r>
        <w:rPr>
          <w:rStyle w:val="FootnoteReference"/>
        </w:rPr>
        <w:footnoteRef/>
      </w:r>
      <w:r>
        <w:t xml:space="preserve"> Wellcome Trust Centre for Human Genetics, University of Oxford, Oxford, UK</w:t>
      </w:r>
    </w:p>
  </w:footnote>
  <w:footnote w:id="4">
    <w:p w:rsidR="007A49AA" w:rsidRDefault="007A49AA">
      <w:pPr>
        <w:pStyle w:val="FootnoteText"/>
      </w:pPr>
      <w:r>
        <w:rPr>
          <w:rStyle w:val="FootnoteReference"/>
        </w:rPr>
        <w:footnoteRef/>
      </w:r>
      <w:r>
        <w:t xml:space="preserve"> Bowdoin College, Brunswick, Maine, USA</w:t>
      </w:r>
    </w:p>
  </w:footnote>
  <w:footnote w:id="5">
    <w:p w:rsidR="007A49AA" w:rsidRDefault="007A49AA">
      <w:pPr>
        <w:pStyle w:val="FootnoteText"/>
      </w:pPr>
      <w:r>
        <w:rPr>
          <w:rStyle w:val="FootnoteReference"/>
        </w:rPr>
        <w:footnoteRef/>
      </w:r>
      <w:r>
        <w:t xml:space="preserve"> Broad Institute of Harvard and MIT, Cambridge, Massachusetts, USA</w:t>
      </w:r>
    </w:p>
  </w:footnote>
  <w:footnote w:id="6">
    <w:p w:rsidR="007A49AA" w:rsidRDefault="007A49AA">
      <w:pPr>
        <w:pStyle w:val="FootnoteText"/>
      </w:pPr>
      <w:r>
        <w:rPr>
          <w:rStyle w:val="FootnoteReference"/>
        </w:rPr>
        <w:footnoteRef/>
      </w:r>
      <w:r>
        <w:t xml:space="preserve"> Institute of Infection, Immunity and Inflammation, University of Glasgow, Glasgow, UK</w:t>
      </w:r>
    </w:p>
  </w:footnote>
  <w:footnote w:id="7">
    <w:p w:rsidR="007A49AA" w:rsidRDefault="007A49AA">
      <w:pPr>
        <w:pStyle w:val="FootnoteText"/>
      </w:pPr>
      <w:r>
        <w:rPr>
          <w:rStyle w:val="FootnoteReference"/>
        </w:rPr>
        <w:footnoteRef/>
      </w:r>
      <w:r>
        <w:t xml:space="preserve"> Department of Biological Sciences, University of Notre Dame, Notre Dame, Indiana, USA</w:t>
      </w:r>
    </w:p>
  </w:footnote>
  <w:footnote w:id="8">
    <w:p w:rsidR="007A49AA" w:rsidRDefault="007A49AA">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9">
    <w:p w:rsidR="007A49AA" w:rsidRDefault="007A49AA">
      <w:pPr>
        <w:pStyle w:val="FootnoteText"/>
      </w:pPr>
      <w:r>
        <w:rPr>
          <w:rStyle w:val="FootnoteReference"/>
        </w:rPr>
        <w:footnoteRef/>
      </w:r>
      <w:r>
        <w:t xml:space="preserve"> Department of Statistics, University of Oxford, Oxford, UK</w:t>
      </w:r>
    </w:p>
  </w:footnote>
  <w:footnote w:id="10">
    <w:p w:rsidR="007A49AA" w:rsidRDefault="007A49AA">
      <w:pPr>
        <w:pStyle w:val="FootnoteText"/>
      </w:pPr>
      <w:r>
        <w:rPr>
          <w:rStyle w:val="FootnoteReference"/>
        </w:rPr>
        <w:footnoteRef/>
      </w:r>
      <w:r>
        <w:t xml:space="preserve"> </w:t>
      </w:r>
      <w:hyperlink r:id="rId1" w:history="1">
        <w:r w:rsidRPr="005F082B">
          <w:rPr>
            <w:rStyle w:val="Hyperlink"/>
          </w:rPr>
          <w:t>http://www.malariagen.net/projects/parasite/pf3k</w:t>
        </w:r>
      </w:hyperlink>
      <w:r>
        <w:t xml:space="preserve"> </w:t>
      </w:r>
    </w:p>
  </w:footnote>
  <w:footnote w:id="11">
    <w:p w:rsidR="007A49AA" w:rsidRDefault="007A49AA">
      <w:pPr>
        <w:pStyle w:val="FootnoteText"/>
      </w:pPr>
      <w:r>
        <w:rPr>
          <w:rStyle w:val="FootnoteReference"/>
        </w:rPr>
        <w:footnoteRef/>
      </w:r>
      <w:r>
        <w:t xml:space="preserve"> </w:t>
      </w:r>
      <w:hyperlink r:id="rId2" w:history="1">
        <w:r w:rsidRPr="0011568A">
          <w:rPr>
            <w:rStyle w:val="Hyperlink"/>
          </w:rPr>
          <w:t>http://github.com/cggh/panoptes</w:t>
        </w:r>
      </w:hyperlink>
      <w: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A24306"/>
    <w:rsid w:val="0001017A"/>
    <w:rsid w:val="00013797"/>
    <w:rsid w:val="00016DA9"/>
    <w:rsid w:val="00022BF0"/>
    <w:rsid w:val="0004180F"/>
    <w:rsid w:val="00043C58"/>
    <w:rsid w:val="0005220C"/>
    <w:rsid w:val="000645D6"/>
    <w:rsid w:val="00065004"/>
    <w:rsid w:val="00071215"/>
    <w:rsid w:val="00077681"/>
    <w:rsid w:val="000840C7"/>
    <w:rsid w:val="000900EE"/>
    <w:rsid w:val="00092516"/>
    <w:rsid w:val="00094913"/>
    <w:rsid w:val="00094D11"/>
    <w:rsid w:val="00097BD4"/>
    <w:rsid w:val="000C02A8"/>
    <w:rsid w:val="000C3978"/>
    <w:rsid w:val="000C7B24"/>
    <w:rsid w:val="000D1E36"/>
    <w:rsid w:val="000E06C9"/>
    <w:rsid w:val="0010383D"/>
    <w:rsid w:val="00105191"/>
    <w:rsid w:val="00107FF0"/>
    <w:rsid w:val="00114AB5"/>
    <w:rsid w:val="001301E2"/>
    <w:rsid w:val="00142C02"/>
    <w:rsid w:val="00143AF4"/>
    <w:rsid w:val="00161CD0"/>
    <w:rsid w:val="0016550F"/>
    <w:rsid w:val="00170A38"/>
    <w:rsid w:val="0017234E"/>
    <w:rsid w:val="00190747"/>
    <w:rsid w:val="00194EE4"/>
    <w:rsid w:val="001B18CC"/>
    <w:rsid w:val="001C088D"/>
    <w:rsid w:val="001C1697"/>
    <w:rsid w:val="001C4C7D"/>
    <w:rsid w:val="001C4E6F"/>
    <w:rsid w:val="001C68E4"/>
    <w:rsid w:val="001E1229"/>
    <w:rsid w:val="002053C1"/>
    <w:rsid w:val="002105BA"/>
    <w:rsid w:val="00213F97"/>
    <w:rsid w:val="002169DD"/>
    <w:rsid w:val="0022383E"/>
    <w:rsid w:val="00225E63"/>
    <w:rsid w:val="00242B17"/>
    <w:rsid w:val="00242BE4"/>
    <w:rsid w:val="002470B8"/>
    <w:rsid w:val="00266665"/>
    <w:rsid w:val="002759C7"/>
    <w:rsid w:val="00291C00"/>
    <w:rsid w:val="00293AC3"/>
    <w:rsid w:val="002A031E"/>
    <w:rsid w:val="002A236A"/>
    <w:rsid w:val="002A5154"/>
    <w:rsid w:val="002B5CBF"/>
    <w:rsid w:val="002C092B"/>
    <w:rsid w:val="002C3E4D"/>
    <w:rsid w:val="002D236F"/>
    <w:rsid w:val="0031069D"/>
    <w:rsid w:val="00316BAD"/>
    <w:rsid w:val="00320409"/>
    <w:rsid w:val="00320E71"/>
    <w:rsid w:val="00334433"/>
    <w:rsid w:val="00355A44"/>
    <w:rsid w:val="00355A6C"/>
    <w:rsid w:val="003567AE"/>
    <w:rsid w:val="0036655D"/>
    <w:rsid w:val="00381C07"/>
    <w:rsid w:val="00390C9B"/>
    <w:rsid w:val="00395FA2"/>
    <w:rsid w:val="0039689D"/>
    <w:rsid w:val="003A7A20"/>
    <w:rsid w:val="003B428E"/>
    <w:rsid w:val="003C55CB"/>
    <w:rsid w:val="003C6843"/>
    <w:rsid w:val="003C72B7"/>
    <w:rsid w:val="003D0F25"/>
    <w:rsid w:val="003D1E9D"/>
    <w:rsid w:val="003E3A10"/>
    <w:rsid w:val="003E5237"/>
    <w:rsid w:val="003E6777"/>
    <w:rsid w:val="003F0D40"/>
    <w:rsid w:val="003F1EB5"/>
    <w:rsid w:val="0040749C"/>
    <w:rsid w:val="00411E8E"/>
    <w:rsid w:val="00414247"/>
    <w:rsid w:val="004177B6"/>
    <w:rsid w:val="004261C2"/>
    <w:rsid w:val="0043059A"/>
    <w:rsid w:val="004357C6"/>
    <w:rsid w:val="00436C33"/>
    <w:rsid w:val="004403DA"/>
    <w:rsid w:val="004412FA"/>
    <w:rsid w:val="00442FA6"/>
    <w:rsid w:val="00446F45"/>
    <w:rsid w:val="00450E72"/>
    <w:rsid w:val="004531F4"/>
    <w:rsid w:val="004568E5"/>
    <w:rsid w:val="00457090"/>
    <w:rsid w:val="00457F08"/>
    <w:rsid w:val="00467EE6"/>
    <w:rsid w:val="004925F5"/>
    <w:rsid w:val="00494F68"/>
    <w:rsid w:val="004B64BC"/>
    <w:rsid w:val="004B714B"/>
    <w:rsid w:val="004C01D4"/>
    <w:rsid w:val="004C331A"/>
    <w:rsid w:val="004C6EBF"/>
    <w:rsid w:val="004C7856"/>
    <w:rsid w:val="004D3DD9"/>
    <w:rsid w:val="00502205"/>
    <w:rsid w:val="00516EE3"/>
    <w:rsid w:val="00523D59"/>
    <w:rsid w:val="00530D8A"/>
    <w:rsid w:val="00530F60"/>
    <w:rsid w:val="0053348F"/>
    <w:rsid w:val="00535AC6"/>
    <w:rsid w:val="00535BC3"/>
    <w:rsid w:val="00536C74"/>
    <w:rsid w:val="00557F5B"/>
    <w:rsid w:val="00572EC2"/>
    <w:rsid w:val="00581853"/>
    <w:rsid w:val="005833BA"/>
    <w:rsid w:val="005A3815"/>
    <w:rsid w:val="005A420C"/>
    <w:rsid w:val="005B37DB"/>
    <w:rsid w:val="005B671D"/>
    <w:rsid w:val="005D178D"/>
    <w:rsid w:val="005D73F0"/>
    <w:rsid w:val="005E4F41"/>
    <w:rsid w:val="005E4F4C"/>
    <w:rsid w:val="005E5FE9"/>
    <w:rsid w:val="005F7D85"/>
    <w:rsid w:val="005F7DD3"/>
    <w:rsid w:val="00601883"/>
    <w:rsid w:val="006018E2"/>
    <w:rsid w:val="00605B08"/>
    <w:rsid w:val="006065AE"/>
    <w:rsid w:val="00607AA0"/>
    <w:rsid w:val="0062071D"/>
    <w:rsid w:val="00622DB4"/>
    <w:rsid w:val="00622F1D"/>
    <w:rsid w:val="00630078"/>
    <w:rsid w:val="006469F3"/>
    <w:rsid w:val="00653393"/>
    <w:rsid w:val="0066222C"/>
    <w:rsid w:val="0066428C"/>
    <w:rsid w:val="00667FE0"/>
    <w:rsid w:val="00676EC4"/>
    <w:rsid w:val="006835DA"/>
    <w:rsid w:val="00684E88"/>
    <w:rsid w:val="00685935"/>
    <w:rsid w:val="006927BD"/>
    <w:rsid w:val="006A5AA1"/>
    <w:rsid w:val="006B37E8"/>
    <w:rsid w:val="006C1DD2"/>
    <w:rsid w:val="006C6A25"/>
    <w:rsid w:val="006D6FCD"/>
    <w:rsid w:val="006E7EA9"/>
    <w:rsid w:val="0072106A"/>
    <w:rsid w:val="007220F1"/>
    <w:rsid w:val="00725338"/>
    <w:rsid w:val="00732DD8"/>
    <w:rsid w:val="00754F50"/>
    <w:rsid w:val="00760802"/>
    <w:rsid w:val="0076105D"/>
    <w:rsid w:val="0077147F"/>
    <w:rsid w:val="00773905"/>
    <w:rsid w:val="0077582B"/>
    <w:rsid w:val="007827B2"/>
    <w:rsid w:val="00783242"/>
    <w:rsid w:val="00783449"/>
    <w:rsid w:val="007A13ED"/>
    <w:rsid w:val="007A475F"/>
    <w:rsid w:val="007A49AA"/>
    <w:rsid w:val="007A5FFB"/>
    <w:rsid w:val="007B45FA"/>
    <w:rsid w:val="007C506F"/>
    <w:rsid w:val="007C6969"/>
    <w:rsid w:val="007D21C7"/>
    <w:rsid w:val="007D24A7"/>
    <w:rsid w:val="007E1951"/>
    <w:rsid w:val="008046A2"/>
    <w:rsid w:val="00811543"/>
    <w:rsid w:val="00822F7D"/>
    <w:rsid w:val="008303C4"/>
    <w:rsid w:val="00831572"/>
    <w:rsid w:val="008336DB"/>
    <w:rsid w:val="00840C8B"/>
    <w:rsid w:val="00843650"/>
    <w:rsid w:val="0084749C"/>
    <w:rsid w:val="008509AB"/>
    <w:rsid w:val="008529A0"/>
    <w:rsid w:val="008579AE"/>
    <w:rsid w:val="00870F27"/>
    <w:rsid w:val="00873E89"/>
    <w:rsid w:val="00877689"/>
    <w:rsid w:val="0088090E"/>
    <w:rsid w:val="00884746"/>
    <w:rsid w:val="008901F1"/>
    <w:rsid w:val="00890734"/>
    <w:rsid w:val="00893C7A"/>
    <w:rsid w:val="008A5CF4"/>
    <w:rsid w:val="008B66D9"/>
    <w:rsid w:val="008C28A7"/>
    <w:rsid w:val="008C5FF4"/>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727C"/>
    <w:rsid w:val="009919C9"/>
    <w:rsid w:val="00993D4F"/>
    <w:rsid w:val="00995125"/>
    <w:rsid w:val="009A32D6"/>
    <w:rsid w:val="009C2480"/>
    <w:rsid w:val="009D296D"/>
    <w:rsid w:val="009E0D59"/>
    <w:rsid w:val="009E1600"/>
    <w:rsid w:val="009E51A2"/>
    <w:rsid w:val="009E5C7B"/>
    <w:rsid w:val="009F1864"/>
    <w:rsid w:val="009F34F8"/>
    <w:rsid w:val="009F3C0F"/>
    <w:rsid w:val="00A00035"/>
    <w:rsid w:val="00A0596E"/>
    <w:rsid w:val="00A12839"/>
    <w:rsid w:val="00A24306"/>
    <w:rsid w:val="00A32224"/>
    <w:rsid w:val="00A42F7A"/>
    <w:rsid w:val="00A44E52"/>
    <w:rsid w:val="00A4677A"/>
    <w:rsid w:val="00A46A4E"/>
    <w:rsid w:val="00A55587"/>
    <w:rsid w:val="00A72CFF"/>
    <w:rsid w:val="00A75769"/>
    <w:rsid w:val="00A87178"/>
    <w:rsid w:val="00AA71C7"/>
    <w:rsid w:val="00AC053E"/>
    <w:rsid w:val="00AC67A5"/>
    <w:rsid w:val="00AD0B6C"/>
    <w:rsid w:val="00AD509E"/>
    <w:rsid w:val="00AE555C"/>
    <w:rsid w:val="00AF5355"/>
    <w:rsid w:val="00B037B8"/>
    <w:rsid w:val="00B11DF3"/>
    <w:rsid w:val="00B1349E"/>
    <w:rsid w:val="00B139F3"/>
    <w:rsid w:val="00B1727B"/>
    <w:rsid w:val="00B32D1F"/>
    <w:rsid w:val="00B50155"/>
    <w:rsid w:val="00B537A3"/>
    <w:rsid w:val="00B65E4B"/>
    <w:rsid w:val="00B6677C"/>
    <w:rsid w:val="00BA0FA8"/>
    <w:rsid w:val="00BA4DCF"/>
    <w:rsid w:val="00BB0C47"/>
    <w:rsid w:val="00BB10EC"/>
    <w:rsid w:val="00BD7C23"/>
    <w:rsid w:val="00BE0BCD"/>
    <w:rsid w:val="00BF4505"/>
    <w:rsid w:val="00BF518B"/>
    <w:rsid w:val="00BF5714"/>
    <w:rsid w:val="00BF5E5E"/>
    <w:rsid w:val="00C03BD9"/>
    <w:rsid w:val="00C15FC0"/>
    <w:rsid w:val="00C208FD"/>
    <w:rsid w:val="00C24654"/>
    <w:rsid w:val="00C37853"/>
    <w:rsid w:val="00C42374"/>
    <w:rsid w:val="00C4455E"/>
    <w:rsid w:val="00C44746"/>
    <w:rsid w:val="00C47636"/>
    <w:rsid w:val="00C51B90"/>
    <w:rsid w:val="00C63023"/>
    <w:rsid w:val="00C73348"/>
    <w:rsid w:val="00C8137E"/>
    <w:rsid w:val="00C81D5D"/>
    <w:rsid w:val="00C82549"/>
    <w:rsid w:val="00C95BB5"/>
    <w:rsid w:val="00C97C07"/>
    <w:rsid w:val="00CB2ADC"/>
    <w:rsid w:val="00CB6C32"/>
    <w:rsid w:val="00CC4CEC"/>
    <w:rsid w:val="00CC57FE"/>
    <w:rsid w:val="00CD5EC1"/>
    <w:rsid w:val="00CD711E"/>
    <w:rsid w:val="00CE7736"/>
    <w:rsid w:val="00D00B79"/>
    <w:rsid w:val="00D05581"/>
    <w:rsid w:val="00D07F33"/>
    <w:rsid w:val="00D14426"/>
    <w:rsid w:val="00D246DE"/>
    <w:rsid w:val="00D329C7"/>
    <w:rsid w:val="00D433F8"/>
    <w:rsid w:val="00D5126B"/>
    <w:rsid w:val="00D51DCC"/>
    <w:rsid w:val="00D52B09"/>
    <w:rsid w:val="00D57147"/>
    <w:rsid w:val="00D5776C"/>
    <w:rsid w:val="00D6625D"/>
    <w:rsid w:val="00D70420"/>
    <w:rsid w:val="00D7475C"/>
    <w:rsid w:val="00D9168B"/>
    <w:rsid w:val="00D96060"/>
    <w:rsid w:val="00DA1B2C"/>
    <w:rsid w:val="00DA3665"/>
    <w:rsid w:val="00DB2FDB"/>
    <w:rsid w:val="00DC41FA"/>
    <w:rsid w:val="00DC4403"/>
    <w:rsid w:val="00DC5736"/>
    <w:rsid w:val="00DC5FD7"/>
    <w:rsid w:val="00DC78AE"/>
    <w:rsid w:val="00DD329D"/>
    <w:rsid w:val="00DE05F9"/>
    <w:rsid w:val="00DE0EF1"/>
    <w:rsid w:val="00DE11E6"/>
    <w:rsid w:val="00DE754D"/>
    <w:rsid w:val="00DF2176"/>
    <w:rsid w:val="00DF4B94"/>
    <w:rsid w:val="00DF6A03"/>
    <w:rsid w:val="00DF77B0"/>
    <w:rsid w:val="00E042AF"/>
    <w:rsid w:val="00E1296E"/>
    <w:rsid w:val="00E13949"/>
    <w:rsid w:val="00E1484F"/>
    <w:rsid w:val="00E174F7"/>
    <w:rsid w:val="00E224EF"/>
    <w:rsid w:val="00E23718"/>
    <w:rsid w:val="00E3669F"/>
    <w:rsid w:val="00E65A8F"/>
    <w:rsid w:val="00E73835"/>
    <w:rsid w:val="00E81244"/>
    <w:rsid w:val="00E843DF"/>
    <w:rsid w:val="00E852B4"/>
    <w:rsid w:val="00E91A85"/>
    <w:rsid w:val="00EA1963"/>
    <w:rsid w:val="00EA3CED"/>
    <w:rsid w:val="00EB143B"/>
    <w:rsid w:val="00EC2A4A"/>
    <w:rsid w:val="00EC326F"/>
    <w:rsid w:val="00ED0992"/>
    <w:rsid w:val="00ED25D2"/>
    <w:rsid w:val="00EE0300"/>
    <w:rsid w:val="00EE1931"/>
    <w:rsid w:val="00EE4AC6"/>
    <w:rsid w:val="00EE5A51"/>
    <w:rsid w:val="00EF2C90"/>
    <w:rsid w:val="00EF6779"/>
    <w:rsid w:val="00F12BE6"/>
    <w:rsid w:val="00F230BE"/>
    <w:rsid w:val="00F23B0D"/>
    <w:rsid w:val="00F428AA"/>
    <w:rsid w:val="00F57A57"/>
    <w:rsid w:val="00F70B94"/>
    <w:rsid w:val="00F7616C"/>
    <w:rsid w:val="00F803F5"/>
    <w:rsid w:val="00F95A97"/>
    <w:rsid w:val="00FA6FE6"/>
    <w:rsid w:val="00FB2301"/>
    <w:rsid w:val="00FB5180"/>
    <w:rsid w:val="00FB69B5"/>
    <w:rsid w:val="00FC2174"/>
    <w:rsid w:val="00FC411B"/>
    <w:rsid w:val="00FC41A4"/>
    <w:rsid w:val="00FD7D69"/>
    <w:rsid w:val="00FE0FEE"/>
    <w:rsid w:val="00FE3235"/>
    <w:rsid w:val="00FE3AF2"/>
    <w:rsid w:val="00FE46FD"/>
    <w:rsid w:val="00FE6D90"/>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github.com/cggh/panoptes" TargetMode="External"/><Relationship Id="rId1" Type="http://schemas.openxmlformats.org/officeDocument/2006/relationships/hyperlink" Target="http://www.malariagen.net/projects/parasite/pf3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03E942-AD38-4AC3-B067-A54E10BD3D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14</TotalTime>
  <Pages>25</Pages>
  <Words>74745</Words>
  <Characters>426048</Characters>
  <Application>Microsoft Office Word</Application>
  <DocSecurity>0</DocSecurity>
  <Lines>3550</Lines>
  <Paragraphs>999</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499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192</cp:revision>
  <dcterms:created xsi:type="dcterms:W3CDTF">2014-11-21T18:07:00Z</dcterms:created>
  <dcterms:modified xsi:type="dcterms:W3CDTF">2015-04-21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